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CFF5057" w14:textId="77777777" w:rsidR="002349A4" w:rsidRDefault="00B81179" w:rsidP="004936B1">
      <w:pPr>
        <w:jc w:val="center"/>
        <w:rPr>
          <w:b/>
          <w:sz w:val="32"/>
        </w:rPr>
      </w:pPr>
      <w:bookmarkStart w:id="0" w:name="_GoBack"/>
      <w:bookmarkEnd w:id="0"/>
      <w:r>
        <w:rPr>
          <w:b/>
          <w:sz w:val="32"/>
        </w:rPr>
        <w:t>General Education Cou</w:t>
      </w:r>
      <w:r w:rsidR="004936B1" w:rsidRPr="0068640A">
        <w:rPr>
          <w:b/>
          <w:sz w:val="32"/>
        </w:rPr>
        <w:t xml:space="preserve">rse </w:t>
      </w:r>
      <w:r>
        <w:rPr>
          <w:b/>
          <w:sz w:val="32"/>
        </w:rPr>
        <w:t xml:space="preserve">Inclusion </w:t>
      </w:r>
      <w:r w:rsidR="004936B1" w:rsidRPr="0068640A">
        <w:rPr>
          <w:b/>
          <w:sz w:val="32"/>
        </w:rPr>
        <w:t>Proposal</w:t>
      </w:r>
    </w:p>
    <w:p w14:paraId="49B9F23F" w14:textId="77777777" w:rsidR="00432BAE" w:rsidRPr="0068640A" w:rsidRDefault="00941109" w:rsidP="004936B1">
      <w:pPr>
        <w:jc w:val="center"/>
        <w:rPr>
          <w:b/>
          <w:sz w:val="32"/>
        </w:rPr>
      </w:pPr>
      <w:r>
        <w:rPr>
          <w:b/>
          <w:sz w:val="32"/>
        </w:rPr>
        <w:t>SOCIAL RESPONSIBILITY IN A DIVERSE WORLD</w:t>
      </w:r>
    </w:p>
    <w:p w14:paraId="7D8F3027" w14:textId="77777777" w:rsidR="004936B1" w:rsidRPr="007A65D6" w:rsidRDefault="004936B1">
      <w:pPr>
        <w:rPr>
          <w:i/>
        </w:rPr>
      </w:pPr>
      <w:r w:rsidRPr="007A65D6">
        <w:rPr>
          <w:i/>
        </w:rPr>
        <w:t xml:space="preserve">This proposal form is intended for departments proposing a course for inclusion in the Northern Michigan University General Education Program.  Courses </w:t>
      </w:r>
      <w:r w:rsidR="00B81179">
        <w:rPr>
          <w:i/>
        </w:rPr>
        <w:t>in a component sati</w:t>
      </w:r>
      <w:r w:rsidRPr="007A65D6">
        <w:rPr>
          <w:i/>
        </w:rPr>
        <w:t xml:space="preserve">sfy both the Critical Thinking and </w:t>
      </w:r>
      <w:r w:rsidR="00B81179">
        <w:rPr>
          <w:i/>
        </w:rPr>
        <w:t>the component</w:t>
      </w:r>
      <w:r w:rsidRPr="007A65D6">
        <w:rPr>
          <w:i/>
        </w:rPr>
        <w:t xml:space="preserve"> learning outcomes.</w:t>
      </w:r>
      <w:r w:rsidR="007A65D6">
        <w:rPr>
          <w:i/>
        </w:rPr>
        <w:t xml:space="preserve"> Departments should complete this form and submit it electronically through the General Education SHARE site.</w:t>
      </w:r>
    </w:p>
    <w:p w14:paraId="79373D21" w14:textId="77777777" w:rsidR="00D17294" w:rsidRPr="00011C80" w:rsidRDefault="004936B1" w:rsidP="00D17294">
      <w:pPr>
        <w:spacing w:before="100" w:beforeAutospacing="1" w:after="100" w:afterAutospacing="1" w:line="240" w:lineRule="auto"/>
        <w:rPr>
          <w:rFonts w:ascii="Times New Roman" w:eastAsia="Times New Roman" w:hAnsi="Times New Roman" w:cs="Times New Roman"/>
          <w:sz w:val="24"/>
          <w:szCs w:val="24"/>
        </w:rPr>
      </w:pPr>
      <w:r w:rsidRPr="007A65D6">
        <w:rPr>
          <w:b/>
        </w:rPr>
        <w:t>Course Name and Number:</w:t>
      </w:r>
      <w:r w:rsidR="00D17294">
        <w:rPr>
          <w:b/>
        </w:rPr>
        <w:t xml:space="preserve"> </w:t>
      </w:r>
      <w:r w:rsidR="00D17294" w:rsidRPr="00D17294">
        <w:rPr>
          <w:rFonts w:ascii="Times New Roman" w:eastAsia="Times New Roman" w:hAnsi="Times New Roman" w:cs="Times New Roman"/>
          <w:bCs/>
          <w:sz w:val="24"/>
          <w:szCs w:val="24"/>
        </w:rPr>
        <w:t>AH 336: Healthcare in a Multicultural Society</w:t>
      </w:r>
    </w:p>
    <w:p w14:paraId="573109A8" w14:textId="77777777" w:rsidR="004936B1" w:rsidRPr="007A65D6" w:rsidRDefault="004936B1">
      <w:pPr>
        <w:rPr>
          <w:b/>
        </w:rPr>
      </w:pPr>
      <w:r w:rsidRPr="007A65D6">
        <w:rPr>
          <w:b/>
        </w:rPr>
        <w:t>Home Department:</w:t>
      </w:r>
      <w:r w:rsidR="00D17294">
        <w:rPr>
          <w:b/>
        </w:rPr>
        <w:t xml:space="preserve"> Nursing</w:t>
      </w:r>
    </w:p>
    <w:p w14:paraId="0F4C56D0" w14:textId="77777777" w:rsidR="004936B1" w:rsidRDefault="004936B1">
      <w:r w:rsidRPr="007A65D6">
        <w:rPr>
          <w:b/>
        </w:rPr>
        <w:t>Department Chair Name and Contact Information</w:t>
      </w:r>
      <w:r>
        <w:t xml:space="preserve"> (phone, email):</w:t>
      </w:r>
      <w:r w:rsidR="00D17294">
        <w:t xml:space="preserve"> Kristi </w:t>
      </w:r>
      <w:proofErr w:type="spellStart"/>
      <w:r w:rsidR="00D17294">
        <w:t>Robinia</w:t>
      </w:r>
      <w:proofErr w:type="spellEnd"/>
      <w:r w:rsidR="00D17294">
        <w:t xml:space="preserve"> 906-227-2042 krobinia@nmu.edu</w:t>
      </w:r>
    </w:p>
    <w:p w14:paraId="7EAB28CC" w14:textId="5E5EFF2E" w:rsidR="004936B1" w:rsidRDefault="004936B1">
      <w:r w:rsidRPr="007A65D6">
        <w:rPr>
          <w:b/>
        </w:rPr>
        <w:t>Expected frequency of Offering of the course</w:t>
      </w:r>
      <w:r>
        <w:t xml:space="preserve"> (e.g. every semester, every fall)</w:t>
      </w:r>
      <w:r w:rsidR="007A65D6">
        <w:t>:</w:t>
      </w:r>
      <w:r w:rsidR="00D17294">
        <w:t xml:space="preserve">  every summer</w:t>
      </w:r>
    </w:p>
    <w:p w14:paraId="07492601" w14:textId="77777777" w:rsidR="00B81179" w:rsidRDefault="00DE239C">
      <w:r w:rsidRPr="00DE239C">
        <w:rPr>
          <w:b/>
        </w:rPr>
        <w:t>Official Course Status</w:t>
      </w:r>
      <w:r>
        <w:t xml:space="preserve">: </w:t>
      </w:r>
      <w:r w:rsidR="00B81179">
        <w:t>Has this course been appr</w:t>
      </w:r>
      <w:r w:rsidR="00147F10">
        <w:t xml:space="preserve">oved by CUP and Senate?  </w:t>
      </w:r>
      <w:r w:rsidR="00147F10">
        <w:tab/>
      </w:r>
      <w:r w:rsidR="00147F10" w:rsidRPr="00D17294">
        <w:rPr>
          <w:b/>
        </w:rPr>
        <w:t>YES</w:t>
      </w:r>
      <w:r w:rsidR="00147F10">
        <w:tab/>
      </w:r>
      <w:r w:rsidR="00147F10">
        <w:tab/>
      </w:r>
    </w:p>
    <w:p w14:paraId="1C43ACA3" w14:textId="77777777" w:rsidR="00B81179" w:rsidRDefault="00B81179">
      <w:pPr>
        <w:rPr>
          <w:i/>
        </w:rPr>
      </w:pPr>
      <w:r>
        <w:rPr>
          <w:i/>
        </w:rPr>
        <w:t xml:space="preserve">Courses that have not yet been approved by CUP must be submitted to CUP prior to review by GEC. </w:t>
      </w:r>
      <w:r w:rsidR="00DE239C" w:rsidRPr="00DE239C">
        <w:rPr>
          <w:i/>
        </w:rPr>
        <w:t xml:space="preserve">Note that GEC is able to review courses that </w:t>
      </w:r>
      <w:r w:rsidR="00A7492E">
        <w:rPr>
          <w:i/>
        </w:rPr>
        <w:t xml:space="preserve">are in the process of approval; </w:t>
      </w:r>
      <w:r w:rsidR="00DE239C" w:rsidRPr="00DE239C">
        <w:rPr>
          <w:i/>
        </w:rPr>
        <w:t>however</w:t>
      </w:r>
      <w:r w:rsidR="00A7492E">
        <w:rPr>
          <w:i/>
        </w:rPr>
        <w:t>,</w:t>
      </w:r>
      <w:r w:rsidR="00DE239C" w:rsidRPr="00DE239C">
        <w:rPr>
          <w:i/>
        </w:rPr>
        <w:t xml:space="preserve"> inclusion in the General Education Program is dependent upon Senate and Academic Affairs approval of the course into the overall curriculum.</w:t>
      </w:r>
    </w:p>
    <w:p w14:paraId="6B42AC80" w14:textId="77777777" w:rsidR="00147F10" w:rsidRDefault="007A65D6">
      <w:r w:rsidRPr="007A65D6">
        <w:rPr>
          <w:b/>
        </w:rPr>
        <w:t>Overview of course</w:t>
      </w:r>
      <w:r>
        <w:t xml:space="preserve"> (please attach a current syllabus as well):</w:t>
      </w:r>
      <w:r w:rsidR="005B2CA6">
        <w:t xml:space="preserve"> </w:t>
      </w:r>
      <w:r w:rsidR="005B2CA6" w:rsidRPr="005B2CA6">
        <w:rPr>
          <w:i/>
        </w:rPr>
        <w:t xml:space="preserve">Please limit the overview to two pages (not </w:t>
      </w:r>
      <w:r w:rsidR="003C2429">
        <w:rPr>
          <w:i/>
        </w:rPr>
        <w:t>including</w:t>
      </w:r>
      <w:r w:rsidR="005B2CA6" w:rsidRPr="005B2CA6">
        <w:rPr>
          <w:i/>
        </w:rPr>
        <w:t xml:space="preserve"> the syllabus)</w:t>
      </w:r>
      <w:r>
        <w:t xml:space="preserve"> </w:t>
      </w:r>
    </w:p>
    <w:p w14:paraId="77E088AF" w14:textId="77777777" w:rsidR="00147F10" w:rsidRDefault="00147F10">
      <w:r w:rsidRPr="005B2CA6">
        <w:t xml:space="preserve">A. </w:t>
      </w:r>
      <w:r w:rsidR="005B2CA6" w:rsidRPr="005B2CA6">
        <w:t>O</w:t>
      </w:r>
      <w:r w:rsidRPr="005B2CA6">
        <w:t>verview of the course content</w:t>
      </w:r>
    </w:p>
    <w:p w14:paraId="7BE887D9" w14:textId="55044B4E" w:rsidR="005949CC" w:rsidRDefault="005949CC" w:rsidP="00A53C56">
      <w:pPr>
        <w:spacing w:before="100" w:beforeAutospacing="1" w:after="100" w:afterAutospacing="1" w:line="240" w:lineRule="auto"/>
        <w:rPr>
          <w:rFonts w:eastAsia="Times New Roman" w:cs="Times New Roman"/>
        </w:rPr>
      </w:pPr>
      <w:r w:rsidRPr="005949CC">
        <w:rPr>
          <w:rFonts w:eastAsia="Times New Roman" w:cs="Times New Roman"/>
        </w:rPr>
        <w:t xml:space="preserve">The course is designed to expand the student’s knowledge of healthcare through the study of cultural practices and patterns relative to health and illness among groups of people. </w:t>
      </w:r>
      <w:r w:rsidR="00A53C56">
        <w:rPr>
          <w:rFonts w:eastAsia="Times New Roman" w:cs="Times New Roman"/>
        </w:rPr>
        <w:t xml:space="preserve">The </w:t>
      </w:r>
      <w:r w:rsidR="00A53C56" w:rsidRPr="00A53C56">
        <w:rPr>
          <w:rFonts w:eastAsia="Times New Roman" w:cs="Times New Roman"/>
          <w:bCs/>
        </w:rPr>
        <w:t xml:space="preserve">CLAS </w:t>
      </w:r>
      <w:r w:rsidR="00A53C56">
        <w:rPr>
          <w:rFonts w:eastAsia="Times New Roman" w:cs="Times New Roman"/>
          <w:bCs/>
        </w:rPr>
        <w:t xml:space="preserve">Standards and </w:t>
      </w:r>
      <w:r w:rsidR="00A53C56" w:rsidRPr="00A53C56">
        <w:rPr>
          <w:rFonts w:eastAsia="Times New Roman" w:cs="Times New Roman"/>
          <w:bCs/>
        </w:rPr>
        <w:t xml:space="preserve">the </w:t>
      </w:r>
      <w:proofErr w:type="spellStart"/>
      <w:r w:rsidR="00A53C56" w:rsidRPr="00A53C56">
        <w:rPr>
          <w:rFonts w:eastAsia="Times New Roman" w:cs="Times New Roman"/>
          <w:bCs/>
        </w:rPr>
        <w:t>Campinha-Bacote</w:t>
      </w:r>
      <w:proofErr w:type="spellEnd"/>
      <w:r w:rsidR="00A53C56" w:rsidRPr="00A53C56">
        <w:rPr>
          <w:rFonts w:eastAsia="Times New Roman" w:cs="Times New Roman"/>
          <w:bCs/>
        </w:rPr>
        <w:t xml:space="preserve"> Model</w:t>
      </w:r>
      <w:r w:rsidR="00A53C56">
        <w:rPr>
          <w:rFonts w:eastAsia="Times New Roman" w:cs="Times New Roman"/>
          <w:bCs/>
        </w:rPr>
        <w:t xml:space="preserve"> are used to provide a foundation from which students from a variety of majors can explore the impact of culture in the healthcare systems.  The concepts of time, space, locus of control, biological difference, communication, and social organization are utilized to i</w:t>
      </w:r>
      <w:r w:rsidR="00653BDF">
        <w:rPr>
          <w:rFonts w:eastAsia="Times New Roman" w:cs="Times New Roman"/>
          <w:bCs/>
        </w:rPr>
        <w:t>llustrate the diversity</w:t>
      </w:r>
      <w:r w:rsidR="00A53C56">
        <w:rPr>
          <w:rFonts w:eastAsia="Times New Roman" w:cs="Times New Roman"/>
          <w:bCs/>
        </w:rPr>
        <w:t xml:space="preserve"> </w:t>
      </w:r>
      <w:r w:rsidR="00532CAF">
        <w:rPr>
          <w:rFonts w:eastAsia="Times New Roman" w:cs="Times New Roman"/>
          <w:bCs/>
        </w:rPr>
        <w:t xml:space="preserve">that </w:t>
      </w:r>
      <w:r w:rsidR="00A53C56">
        <w:rPr>
          <w:rFonts w:eastAsia="Times New Roman" w:cs="Times New Roman"/>
          <w:bCs/>
        </w:rPr>
        <w:t>exist</w:t>
      </w:r>
      <w:r w:rsidR="00653BDF">
        <w:rPr>
          <w:rFonts w:eastAsia="Times New Roman" w:cs="Times New Roman"/>
          <w:bCs/>
        </w:rPr>
        <w:t>s</w:t>
      </w:r>
      <w:r w:rsidR="00A53C56">
        <w:rPr>
          <w:rFonts w:eastAsia="Times New Roman" w:cs="Times New Roman"/>
          <w:bCs/>
        </w:rPr>
        <w:t>.   Students a</w:t>
      </w:r>
      <w:r w:rsidR="00D57C2B">
        <w:rPr>
          <w:rFonts w:eastAsia="Times New Roman" w:cs="Times New Roman"/>
          <w:bCs/>
        </w:rPr>
        <w:t>re guided to explore</w:t>
      </w:r>
      <w:r w:rsidR="00A53C56">
        <w:rPr>
          <w:rFonts w:eastAsia="Times New Roman" w:cs="Times New Roman"/>
          <w:bCs/>
        </w:rPr>
        <w:t xml:space="preserve"> their culture of origin and the culture of their future profession and the potential bias that they might bring to the delivery of care.  </w:t>
      </w:r>
      <w:r w:rsidR="00532CAF">
        <w:rPr>
          <w:rFonts w:eastAsia="Times New Roman" w:cs="Times New Roman"/>
          <w:bCs/>
        </w:rPr>
        <w:t xml:space="preserve">They are also guided to explore the living culture of another non-Western European population.  </w:t>
      </w:r>
      <w:r w:rsidRPr="005949CC">
        <w:rPr>
          <w:rFonts w:eastAsia="Times New Roman" w:cs="Times New Roman"/>
        </w:rPr>
        <w:t xml:space="preserve">Emphasis is on </w:t>
      </w:r>
      <w:r w:rsidR="00653BDF">
        <w:rPr>
          <w:rFonts w:eastAsia="Times New Roman" w:cs="Times New Roman"/>
        </w:rPr>
        <w:t>the identification of ways</w:t>
      </w:r>
      <w:r w:rsidRPr="005949CC">
        <w:rPr>
          <w:rFonts w:eastAsia="Times New Roman" w:cs="Times New Roman"/>
        </w:rPr>
        <w:t xml:space="preserve"> healthcare assessments and interventions may be modified to accommodate racial and cultural differences of clients and their fami</w:t>
      </w:r>
      <w:r w:rsidR="00A53C56">
        <w:rPr>
          <w:rFonts w:eastAsia="Times New Roman" w:cs="Times New Roman"/>
        </w:rPr>
        <w:t>lies</w:t>
      </w:r>
      <w:r w:rsidRPr="005949CC">
        <w:rPr>
          <w:rFonts w:eastAsia="Times New Roman" w:cs="Times New Roman"/>
        </w:rPr>
        <w:t>.</w:t>
      </w:r>
    </w:p>
    <w:p w14:paraId="22B08DCA" w14:textId="77777777" w:rsidR="00276921" w:rsidRPr="00011C80" w:rsidRDefault="00276921" w:rsidP="00276921">
      <w:pPr>
        <w:spacing w:before="100" w:beforeAutospacing="1" w:after="100" w:afterAutospacing="1" w:line="240" w:lineRule="auto"/>
        <w:rPr>
          <w:rFonts w:ascii="Times New Roman" w:eastAsia="Times New Roman" w:hAnsi="Times New Roman" w:cs="Times New Roman"/>
          <w:sz w:val="24"/>
          <w:szCs w:val="24"/>
        </w:rPr>
      </w:pPr>
      <w:r w:rsidRPr="00011C80">
        <w:rPr>
          <w:rFonts w:ascii="Times New Roman" w:eastAsia="Times New Roman" w:hAnsi="Times New Roman" w:cs="Times New Roman"/>
          <w:b/>
          <w:bCs/>
          <w:sz w:val="24"/>
          <w:szCs w:val="24"/>
        </w:rPr>
        <w:t>Course Objectives</w:t>
      </w:r>
      <w:r w:rsidRPr="00011C80">
        <w:rPr>
          <w:rFonts w:ascii="Times New Roman" w:eastAsia="Times New Roman" w:hAnsi="Times New Roman" w:cs="Times New Roman"/>
          <w:sz w:val="24"/>
          <w:szCs w:val="24"/>
        </w:rPr>
        <w:t>:</w:t>
      </w:r>
    </w:p>
    <w:p w14:paraId="6A3C3EE5" w14:textId="77777777" w:rsidR="00276921" w:rsidRPr="00011C80" w:rsidRDefault="00276921" w:rsidP="00276921">
      <w:pPr>
        <w:spacing w:before="100" w:beforeAutospacing="1" w:after="100" w:afterAutospacing="1" w:line="240" w:lineRule="auto"/>
        <w:rPr>
          <w:rFonts w:ascii="Times New Roman" w:eastAsia="Times New Roman" w:hAnsi="Times New Roman" w:cs="Times New Roman"/>
          <w:sz w:val="24"/>
          <w:szCs w:val="24"/>
        </w:rPr>
      </w:pPr>
      <w:r w:rsidRPr="00011C80">
        <w:rPr>
          <w:rFonts w:ascii="Times New Roman" w:eastAsia="Times New Roman" w:hAnsi="Times New Roman" w:cs="Times New Roman"/>
          <w:sz w:val="24"/>
          <w:szCs w:val="24"/>
        </w:rPr>
        <w:t>1</w:t>
      </w:r>
      <w:r>
        <w:rPr>
          <w:rFonts w:ascii="Times New Roman" w:eastAsia="Times New Roman" w:hAnsi="Times New Roman" w:cs="Times New Roman"/>
          <w:sz w:val="24"/>
          <w:szCs w:val="24"/>
        </w:rPr>
        <w:t xml:space="preserve">.  </w:t>
      </w:r>
      <w:r w:rsidRPr="00011C80">
        <w:rPr>
          <w:rFonts w:ascii="Times New Roman" w:eastAsia="Times New Roman" w:hAnsi="Times New Roman" w:cs="Times New Roman"/>
          <w:sz w:val="24"/>
          <w:szCs w:val="24"/>
        </w:rPr>
        <w:t>To compare and contrast the effects of variation between one’s own values and belief systems and those of other persons particularly as these have implications for health care practice.</w:t>
      </w:r>
    </w:p>
    <w:p w14:paraId="2445C018" w14:textId="77777777" w:rsidR="00276921" w:rsidRPr="00011C80" w:rsidRDefault="00276921" w:rsidP="00276921">
      <w:pPr>
        <w:spacing w:before="100" w:beforeAutospacing="1" w:after="100" w:afterAutospacing="1"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2.  </w:t>
      </w:r>
      <w:r w:rsidRPr="00011C80">
        <w:rPr>
          <w:rFonts w:ascii="Times New Roman" w:eastAsia="Times New Roman" w:hAnsi="Times New Roman" w:cs="Times New Roman"/>
          <w:sz w:val="24"/>
          <w:szCs w:val="24"/>
        </w:rPr>
        <w:t>To discuss alternative health care practices among people of different ethnic, religious, and sub-cultural backgrounds.</w:t>
      </w:r>
    </w:p>
    <w:p w14:paraId="22E71796" w14:textId="77777777" w:rsidR="00276921" w:rsidRPr="00653BDF" w:rsidRDefault="00276921" w:rsidP="00A53C56">
      <w:pPr>
        <w:spacing w:before="100" w:beforeAutospacing="1" w:after="100" w:afterAutospacing="1"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3.  </w:t>
      </w:r>
      <w:r w:rsidRPr="00011C80">
        <w:rPr>
          <w:rFonts w:ascii="Times New Roman" w:eastAsia="Times New Roman" w:hAnsi="Times New Roman" w:cs="Times New Roman"/>
          <w:sz w:val="24"/>
          <w:szCs w:val="24"/>
        </w:rPr>
        <w:t>To identify ways in which healthcare assessments and interventions may be modified to accommodate racial and cultural differences of clients and their families within the American culture.</w:t>
      </w:r>
    </w:p>
    <w:p w14:paraId="1680982E" w14:textId="77777777" w:rsidR="00A53C56" w:rsidRDefault="00147F10">
      <w:r w:rsidRPr="005B2CA6">
        <w:lastRenderedPageBreak/>
        <w:t xml:space="preserve">B. </w:t>
      </w:r>
      <w:r w:rsidR="005B2CA6" w:rsidRPr="005B2CA6">
        <w:t>Explain why this</w:t>
      </w:r>
      <w:r w:rsidR="003C2429">
        <w:t xml:space="preserve"> course satisfies the </w:t>
      </w:r>
      <w:r w:rsidR="005B2CA6" w:rsidRPr="005B2CA6">
        <w:t>Component</w:t>
      </w:r>
      <w:r w:rsidR="00753348">
        <w:t xml:space="preserve"> </w:t>
      </w:r>
      <w:r w:rsidR="003C2429">
        <w:t xml:space="preserve">specified </w:t>
      </w:r>
      <w:r w:rsidR="00753348">
        <w:t>and significantly addresses both learning outcomes</w:t>
      </w:r>
      <w:r w:rsidR="007A65D6" w:rsidRPr="005B2CA6">
        <w:t xml:space="preserve"> </w:t>
      </w:r>
      <w:r w:rsidR="005949CC">
        <w:t xml:space="preserve"> </w:t>
      </w:r>
    </w:p>
    <w:p w14:paraId="5E5AE983" w14:textId="368494D5" w:rsidR="005949CC" w:rsidRPr="005B2CA6" w:rsidRDefault="00A53C56">
      <w:r>
        <w:t>This course not only explores the variations in culture</w:t>
      </w:r>
      <w:r w:rsidR="00653BDF">
        <w:t>s</w:t>
      </w:r>
      <w:r>
        <w:t xml:space="preserve"> but also the </w:t>
      </w:r>
      <w:r w:rsidR="00D57C2B">
        <w:t>importance of self-awareness in providing culturally competent care.  This process is achieved through self-reflection, group discussions and exploration of profession</w:t>
      </w:r>
      <w:r w:rsidR="00653BDF">
        <w:t>al</w:t>
      </w:r>
      <w:r w:rsidR="00D57C2B">
        <w:t xml:space="preserve"> and culturally specific tools and content.  The course activities are designed to promote critical thinking and self-reflection as it relates to different cultures and professions.</w:t>
      </w:r>
      <w:r w:rsidR="00532CAF">
        <w:t xml:space="preserve">  Students are challenged to delve into their personal and professional responsibilities in caring for others from diverse cultures.</w:t>
      </w:r>
    </w:p>
    <w:p w14:paraId="60BD2765" w14:textId="77777777" w:rsidR="00147F10" w:rsidRDefault="00147F10">
      <w:r w:rsidRPr="005B2CA6">
        <w:t>C.</w:t>
      </w:r>
      <w:r w:rsidR="005B2CA6" w:rsidRPr="005B2CA6">
        <w:t xml:space="preserve"> </w:t>
      </w:r>
      <w:r w:rsidR="00531A8E">
        <w:t>Describe</w:t>
      </w:r>
      <w:r w:rsidR="005B2CA6" w:rsidRPr="005B2CA6">
        <w:t xml:space="preserve"> the t</w:t>
      </w:r>
      <w:r w:rsidR="007A65D6" w:rsidRPr="005B2CA6">
        <w:t>arget audience (l</w:t>
      </w:r>
      <w:r w:rsidRPr="005B2CA6">
        <w:t xml:space="preserve">evel, student groups, etc.) </w:t>
      </w:r>
    </w:p>
    <w:p w14:paraId="539D419B" w14:textId="77777777" w:rsidR="005949CC" w:rsidRPr="005B2CA6" w:rsidRDefault="005949CC">
      <w:r>
        <w:t xml:space="preserve">The course targets </w:t>
      </w:r>
      <w:r w:rsidR="00C51606">
        <w:t>sophomore</w:t>
      </w:r>
      <w:r>
        <w:t xml:space="preserve"> level</w:t>
      </w:r>
      <w:r w:rsidR="00C51606">
        <w:t xml:space="preserve"> or higher</w:t>
      </w:r>
      <w:r>
        <w:t xml:space="preserve"> students and students from broad healthcare majors i</w:t>
      </w:r>
      <w:r w:rsidR="00D57C2B">
        <w:t>ncluding but not limited to pre-</w:t>
      </w:r>
      <w:r>
        <w:t xml:space="preserve">professional, athletic training, social work, nursing, and clinical sciences.    </w:t>
      </w:r>
    </w:p>
    <w:p w14:paraId="52EAB112" w14:textId="77777777" w:rsidR="00147F10" w:rsidRDefault="00531A8E">
      <w:r>
        <w:t>D. Give i</w:t>
      </w:r>
      <w:r w:rsidR="00901A5C" w:rsidRPr="005B2CA6">
        <w:t>nformation on other roles this course may serve (e.g. University Requirement, required for a major</w:t>
      </w:r>
      <w:r w:rsidR="005B2CA6">
        <w:t>(s)</w:t>
      </w:r>
      <w:r w:rsidR="00901A5C" w:rsidRPr="005B2CA6">
        <w:t>, etc.)</w:t>
      </w:r>
      <w:r w:rsidR="00DE239C" w:rsidRPr="005B2CA6">
        <w:t xml:space="preserve"> </w:t>
      </w:r>
    </w:p>
    <w:p w14:paraId="1097F09C" w14:textId="77777777" w:rsidR="005949CC" w:rsidRPr="005B2CA6" w:rsidRDefault="005949CC">
      <w:r>
        <w:t>This course will be</w:t>
      </w:r>
      <w:r w:rsidR="00653BDF">
        <w:t xml:space="preserve"> submitted for consideration for </w:t>
      </w:r>
      <w:r>
        <w:t>the World Cultures university requirement.</w:t>
      </w:r>
    </w:p>
    <w:p w14:paraId="2FF647D2" w14:textId="77777777" w:rsidR="00147F10" w:rsidRDefault="00531A8E">
      <w:r>
        <w:t>E. Provide any o</w:t>
      </w:r>
      <w:r w:rsidR="00147F10" w:rsidRPr="005B2CA6">
        <w:t>ther information that may be relevant to the review of the course by GEC</w:t>
      </w:r>
    </w:p>
    <w:p w14:paraId="162E1124" w14:textId="77777777" w:rsidR="005949CC" w:rsidRDefault="005949CC" w:rsidP="00537F39">
      <w:r>
        <w:t>At present, a course focusing on diversity and cultural competencies</w:t>
      </w:r>
      <w:r w:rsidR="00653BDF">
        <w:t xml:space="preserve"> in a healthcare setting</w:t>
      </w:r>
      <w:r>
        <w:t xml:space="preserve"> has not been approved for the general education curriculum.  </w:t>
      </w:r>
      <w:r w:rsidR="00D57C2B">
        <w:t xml:space="preserve">This course was created within the context of the Online Fellows 2 program and was developed as an online course.  </w:t>
      </w:r>
      <w:r w:rsidR="00537F39">
        <w:t>Curtis and Green (2016) demonstrated that curriculum focused on diversity and cultural competency can improve general transcultural self-efficacy skills.</w:t>
      </w:r>
      <w:r w:rsidR="00666CBD">
        <w:t xml:space="preserve">  In addition, a </w:t>
      </w:r>
      <w:r w:rsidR="00D57C2B">
        <w:t>course that includes students from a variety of majors</w:t>
      </w:r>
      <w:r w:rsidR="00666CBD">
        <w:t xml:space="preserve"> also provides opportunities for </w:t>
      </w:r>
      <w:proofErr w:type="spellStart"/>
      <w:r w:rsidR="00666CBD">
        <w:t>interprofessional</w:t>
      </w:r>
      <w:proofErr w:type="spellEnd"/>
      <w:r w:rsidR="00666CBD">
        <w:t xml:space="preserve"> interactions.</w:t>
      </w:r>
      <w:r w:rsidR="008F6B2B">
        <w:t xml:space="preserve">  </w:t>
      </w:r>
      <w:proofErr w:type="spellStart"/>
      <w:r w:rsidR="008F6B2B" w:rsidRPr="0007599C">
        <w:t>Interprofessional</w:t>
      </w:r>
      <w:proofErr w:type="spellEnd"/>
      <w:r w:rsidR="008F6B2B" w:rsidRPr="0007599C">
        <w:t xml:space="preserve"> collaboration (IPC) is important to the future of the healthcare system in that IPC is part of the solution for promoting better healthcare outcomes </w:t>
      </w:r>
      <w:r w:rsidR="008F6B2B" w:rsidRPr="0007599C">
        <w:fldChar w:fldCharType="begin"/>
      </w:r>
      <w:r w:rsidR="008F6B2B" w:rsidRPr="0007599C">
        <w:instrText xml:space="preserve"> ADDIN ZOTERO_ITEM CSL_CITATION {"citationID":"tQsYa0zg","properties":{"formattedCitation":"{\\rtf (\\uc0\\u8220{}Interprofessional Collaboration,\\uc0\\u8221{} 2014)}","plainCitation":"(“Interprofessional Collaboration,” 2014)"},"citationItems":[{"id":147,"uris":["http://zotero.org/users/1945870/items/VFRUEQZ2"],"uri":["http://zotero.org/users/1945870/items/VFRUEQZ2"],"itemData":{"id":147,"type":"article-journal","title":"Interprofessional Collaboration: The IOM Report and More","container-title":"ISNA Bulletin","page":"8-12","volume":"40","issue":"3","source":"EBSCOhost","shortTitle":"Interprofessional Collaboration","journalAbbreviation":"ISNA Bulletin","issued":{"date-parts":[["2014",5]]},"accessed":{"date-parts":[["2014",8,27]]}}}],"schema":"https://github.com/citation-style-language/schema/raw/master/csl-citation.json"} </w:instrText>
      </w:r>
      <w:r w:rsidR="008F6B2B" w:rsidRPr="0007599C">
        <w:fldChar w:fldCharType="separate"/>
      </w:r>
      <w:r w:rsidR="008F6B2B">
        <w:t xml:space="preserve">(Gilbert, Yan, &amp; Hoffman,  2010; </w:t>
      </w:r>
      <w:r w:rsidR="008F6B2B" w:rsidRPr="00FE4479">
        <w:t xml:space="preserve"> </w:t>
      </w:r>
      <w:r w:rsidR="008F6B2B">
        <w:t>Reeves, Perrier, Goldman</w:t>
      </w:r>
      <w:r w:rsidR="008F6B2B" w:rsidRPr="0007599C">
        <w:t>, F</w:t>
      </w:r>
      <w:r w:rsidR="008F6B2B">
        <w:t>reeth,  &amp; Zwarenstein, 2013</w:t>
      </w:r>
      <w:r w:rsidR="008F6B2B" w:rsidRPr="0007599C">
        <w:t>)</w:t>
      </w:r>
      <w:r w:rsidR="008F6B2B" w:rsidRPr="0007599C">
        <w:fldChar w:fldCharType="end"/>
      </w:r>
      <w:r w:rsidR="008F6B2B" w:rsidRPr="0007599C">
        <w:t xml:space="preserve">.  </w:t>
      </w:r>
      <w:r w:rsidR="008F6B2B" w:rsidRPr="0007599C">
        <w:fldChar w:fldCharType="begin"/>
      </w:r>
      <w:r w:rsidR="008F6B2B" w:rsidRPr="0007599C">
        <w:instrText xml:space="preserve"> ADDIN ZOTERO_ITEM CSL_CITATION {"citationID":"jmR448Au","properties":{"formattedCitation":"(Marshall, 2011)","plainCitation":"(Marshall, 2011)"},"citationItems":[{"id":227,"uris":["http://zotero.org/users/1945870/items/NWEQQUTF"],"uri":["http://zotero.org/users/1945870/items/NWEQQUTF"],"itemData":{"id":227,"type":"book","title":"Transformational leadership in nursing: From expert clinician to influential leader","publisher":"Springer Pub. Co","publisher-place":"New York","number-of-pages":"1","source":"elibrary.mel.org Library Catalog","event-place":"New York","ISBN":"9780826105295","call-number":"RT89 .T733 2011 Online","editor":[{"family":"Marshall","given":"Elaine S."}],"issued":{"date-parts":[["2011"]]}}}],"schema":"https://github.com/citation-style-language/schema/raw/master/csl-citation.json"} </w:instrText>
      </w:r>
      <w:r w:rsidR="008F6B2B" w:rsidRPr="0007599C">
        <w:fldChar w:fldCharType="separate"/>
      </w:r>
      <w:r w:rsidR="008F6B2B" w:rsidRPr="0007599C">
        <w:t>Marshall (2011)</w:t>
      </w:r>
      <w:r w:rsidR="008F6B2B" w:rsidRPr="0007599C">
        <w:fldChar w:fldCharType="end"/>
      </w:r>
      <w:r w:rsidR="008F6B2B" w:rsidRPr="0007599C">
        <w:t xml:space="preserve"> notes that “</w:t>
      </w:r>
      <w:proofErr w:type="spellStart"/>
      <w:r w:rsidR="008F6B2B" w:rsidRPr="0007599C">
        <w:t>interprofessional</w:t>
      </w:r>
      <w:proofErr w:type="spellEnd"/>
      <w:r w:rsidR="008F6B2B" w:rsidRPr="0007599C">
        <w:t xml:space="preserve"> collaborative practice promotes team identity, conserves energy by a unity in direction, and invites harmony of efforts” (p. 158).  The skills needed to engage in IPC are cultivated through </w:t>
      </w:r>
      <w:proofErr w:type="spellStart"/>
      <w:r w:rsidR="008F6B2B" w:rsidRPr="0007599C">
        <w:t>interprofessional</w:t>
      </w:r>
      <w:proofErr w:type="spellEnd"/>
      <w:r w:rsidR="008F6B2B" w:rsidRPr="0007599C">
        <w:t xml:space="preserve"> education (IPE) </w:t>
      </w:r>
      <w:r w:rsidR="008F6B2B" w:rsidRPr="0007599C">
        <w:fldChar w:fldCharType="begin"/>
      </w:r>
      <w:r w:rsidR="008F6B2B" w:rsidRPr="0007599C">
        <w:instrText xml:space="preserve"> ADDIN ZOTERO_ITEM CSL_CITATION {"citationID":"HcBJ5s3J","properties":{"formattedCitation":"(Reeves, Perrier, Goldman, Freeth, &amp; Zwarenstein, 2013)","plainCitation":"(Reeves, Perrier, Goldman, Freeth, &amp; Zwarenstein, 2013)"},"citationItems":[{"id":1075,"uris":["http://zotero.org/users/1945870/items/DJUTS6SE"],"uri":["http://zotero.org/users/1945870/items/DJUTS6SE"],"itemData":{"id":1075,"type":"article-journal","title":"Interprofessional education: effects on professional practice and healthcare outcomes (update)","container-title":"Cochrane Database of Systematic Reviews","issue":"3","source":"CrossRef","URL":"http://onlinelibrary.wiley.com/doi/10.1002/14651858.CD004294.pub3","shortTitle":"Interprofessional education","language":"en","editor":[{"family":"The Cochrane Collaboration","given":""}],"author":[{"family":"Reeves","given":"Scott"},{"family":"Perrier","given":"Laure"},{"family":"Goldman","given":"Joanne"},{"family":"Freeth","given":"Della"},{"family":"Zwarenstein","given":"Merrick"}],"issued":{"date-parts":[["2013",3,28]]},"accessed":{"date-parts":[["2015",6,22]]}}}],"schema":"https://github.com/citation-style-language/schema/raw/master/csl-citation.json"} </w:instrText>
      </w:r>
      <w:r w:rsidR="008F6B2B" w:rsidRPr="0007599C">
        <w:fldChar w:fldCharType="separate"/>
      </w:r>
      <w:r w:rsidR="008F6B2B">
        <w:t>(Reeves et al.</w:t>
      </w:r>
      <w:r w:rsidR="008F6B2B" w:rsidRPr="0007599C">
        <w:t>, 2013)</w:t>
      </w:r>
      <w:r w:rsidR="008F6B2B" w:rsidRPr="0007599C">
        <w:fldChar w:fldCharType="end"/>
      </w:r>
      <w:r w:rsidR="008F6B2B" w:rsidRPr="0007599C">
        <w:t>.  Currently, at Northern Michigan University (NMU), there are limite</w:t>
      </w:r>
      <w:r w:rsidR="00EF1390">
        <w:t>d opportunities</w:t>
      </w:r>
      <w:r w:rsidR="008F6B2B" w:rsidRPr="0007599C">
        <w:t xml:space="preserve"> to promote the skills needed to engage in </w:t>
      </w:r>
      <w:proofErr w:type="spellStart"/>
      <w:r w:rsidR="008F6B2B" w:rsidRPr="0007599C">
        <w:t>interprofessional</w:t>
      </w:r>
      <w:proofErr w:type="spellEnd"/>
      <w:r w:rsidR="008F6B2B" w:rsidRPr="0007599C">
        <w:t xml:space="preserve"> education (IPE).  The curriculums are designed as academic silos, which does not reflect the expectations for graduates entering the workforce.  </w:t>
      </w:r>
      <w:r w:rsidR="00EF1390">
        <w:t xml:space="preserve">This course will provide opportunities for students to engage in dialogue that expands </w:t>
      </w:r>
      <w:proofErr w:type="spellStart"/>
      <w:r w:rsidR="00EF1390">
        <w:t>interprofessional</w:t>
      </w:r>
      <w:proofErr w:type="spellEnd"/>
      <w:r w:rsidR="00EF1390">
        <w:t>, as well as cultural competency skills.</w:t>
      </w:r>
    </w:p>
    <w:p w14:paraId="0054615B" w14:textId="77777777" w:rsidR="00537F39" w:rsidRDefault="00537F39"/>
    <w:p w14:paraId="40279A47" w14:textId="77777777" w:rsidR="00F6033A" w:rsidRDefault="00F6033A" w:rsidP="007A65D6">
      <w:pPr>
        <w:jc w:val="center"/>
        <w:rPr>
          <w:b/>
        </w:rPr>
      </w:pPr>
    </w:p>
    <w:p w14:paraId="4A5674CE" w14:textId="77777777" w:rsidR="00F6033A" w:rsidRDefault="00F6033A" w:rsidP="007A65D6">
      <w:pPr>
        <w:jc w:val="center"/>
        <w:rPr>
          <w:b/>
        </w:rPr>
      </w:pPr>
    </w:p>
    <w:p w14:paraId="71CBD0FC" w14:textId="77777777" w:rsidR="00DE239C" w:rsidRDefault="00DE239C">
      <w:pPr>
        <w:rPr>
          <w:b/>
        </w:rPr>
      </w:pPr>
      <w:r>
        <w:rPr>
          <w:b/>
        </w:rPr>
        <w:br w:type="page"/>
      </w:r>
    </w:p>
    <w:p w14:paraId="331D3EB2" w14:textId="77777777" w:rsidR="007A65D6" w:rsidRPr="007A65D6" w:rsidRDefault="007A65D6" w:rsidP="007A65D6">
      <w:pPr>
        <w:jc w:val="center"/>
        <w:rPr>
          <w:b/>
        </w:rPr>
      </w:pPr>
      <w:r w:rsidRPr="007A65D6">
        <w:rPr>
          <w:b/>
        </w:rPr>
        <w:lastRenderedPageBreak/>
        <w:t>PLAN FOR LEARNING OUTCOMES</w:t>
      </w:r>
      <w:r w:rsidR="00DE239C">
        <w:rPr>
          <w:b/>
        </w:rPr>
        <w:br/>
        <w:t>CRITICAL THINKING</w:t>
      </w:r>
    </w:p>
    <w:p w14:paraId="03FB02EB" w14:textId="77777777" w:rsidR="007A65D6" w:rsidRDefault="007A65D6">
      <w:pPr>
        <w:rPr>
          <w:i/>
        </w:rPr>
      </w:pPr>
      <w:r w:rsidRPr="003C2429">
        <w:rPr>
          <w:i/>
        </w:rPr>
        <w:t xml:space="preserve">Attainment of the CRITICAL THINKING Learning Outcome is required for courses in this component.  There are several </w:t>
      </w:r>
      <w:r w:rsidR="00AE7775" w:rsidRPr="003C2429">
        <w:rPr>
          <w:i/>
        </w:rPr>
        <w:t>dimensions</w:t>
      </w:r>
      <w:r w:rsidR="00753348" w:rsidRPr="003C2429">
        <w:rPr>
          <w:i/>
        </w:rPr>
        <w:t xml:space="preserve"> to this </w:t>
      </w:r>
      <w:r w:rsidR="003C2429" w:rsidRPr="003C2429">
        <w:rPr>
          <w:i/>
        </w:rPr>
        <w:t xml:space="preserve">learning </w:t>
      </w:r>
      <w:r w:rsidR="00753348" w:rsidRPr="003C2429">
        <w:rPr>
          <w:i/>
        </w:rPr>
        <w:t>outcome.</w:t>
      </w:r>
      <w:r w:rsidRPr="003C2429">
        <w:rPr>
          <w:i/>
        </w:rPr>
        <w:t xml:space="preserve"> Please complete the following </w:t>
      </w:r>
      <w:r w:rsidR="005B2CA6" w:rsidRPr="003C2429">
        <w:rPr>
          <w:i/>
        </w:rPr>
        <w:t>Plan for Assessment</w:t>
      </w:r>
      <w:r w:rsidRPr="003C2429">
        <w:rPr>
          <w:i/>
        </w:rPr>
        <w:t xml:space="preserve"> with information regarding </w:t>
      </w:r>
      <w:r w:rsidR="003C2429" w:rsidRPr="003C2429">
        <w:rPr>
          <w:i/>
        </w:rPr>
        <w:t xml:space="preserve">course </w:t>
      </w:r>
      <w:r w:rsidRPr="003C2429">
        <w:rPr>
          <w:i/>
        </w:rPr>
        <w:t>assignments (type, frequency, importance) that</w:t>
      </w:r>
      <w:r w:rsidR="003C2429" w:rsidRPr="003C2429">
        <w:rPr>
          <w:i/>
        </w:rPr>
        <w:t xml:space="preserve"> will be used by the department</w:t>
      </w:r>
      <w:r w:rsidRPr="003C2429">
        <w:rPr>
          <w:i/>
        </w:rPr>
        <w:t xml:space="preserve"> to assess the attainment of students in</w:t>
      </w:r>
      <w:r w:rsidR="00F6033A" w:rsidRPr="003C2429">
        <w:rPr>
          <w:i/>
        </w:rPr>
        <w:t xml:space="preserve"> each of the dimensions of the learning o</w:t>
      </w:r>
      <w:r w:rsidRPr="003C2429">
        <w:rPr>
          <w:i/>
        </w:rPr>
        <w:t xml:space="preserve">utcome. </w:t>
      </w:r>
      <w:r w:rsidR="005B2CA6" w:rsidRPr="003C2429">
        <w:rPr>
          <w:i/>
        </w:rPr>
        <w:t xml:space="preserve">Type refers to the types of assignments used for assessment such as written work, presentations, etc. Frequency refers to the number of assignments </w:t>
      </w:r>
      <w:r w:rsidR="00753348" w:rsidRPr="003C2429">
        <w:rPr>
          <w:i/>
        </w:rPr>
        <w:t>included such as a single paper or multiple</w:t>
      </w:r>
      <w:r w:rsidR="005B2CA6" w:rsidRPr="003C2429">
        <w:rPr>
          <w:i/>
        </w:rPr>
        <w:t xml:space="preserve"> papers. </w:t>
      </w:r>
      <w:r w:rsidR="00753348" w:rsidRPr="003C2429">
        <w:rPr>
          <w:i/>
        </w:rPr>
        <w:t xml:space="preserve">Importance refers to the relative emphasis or weight of the assignment to the entire course. </w:t>
      </w:r>
      <w:r w:rsidR="00BD5CE3" w:rsidRPr="003C2429">
        <w:rPr>
          <w:i/>
        </w:rPr>
        <w:t xml:space="preserve">For each dimension, please specify the expected success rate for students </w:t>
      </w:r>
      <w:r w:rsidR="004B001A" w:rsidRPr="003C2429">
        <w:rPr>
          <w:i/>
        </w:rPr>
        <w:t>completing the course that meet</w:t>
      </w:r>
      <w:r w:rsidR="00BD5CE3" w:rsidRPr="003C2429">
        <w:rPr>
          <w:i/>
        </w:rPr>
        <w:t xml:space="preserve"> the proficiency level and explain your reasoning. </w:t>
      </w:r>
      <w:r w:rsidRPr="003C2429">
        <w:rPr>
          <w:i/>
        </w:rPr>
        <w:t>Please refer to the Critical Thinking Rubric for more in</w:t>
      </w:r>
      <w:r w:rsidR="003C2429" w:rsidRPr="003C2429">
        <w:rPr>
          <w:i/>
        </w:rPr>
        <w:t>formation on student performance/proficiency</w:t>
      </w:r>
      <w:r w:rsidRPr="003C2429">
        <w:rPr>
          <w:i/>
        </w:rPr>
        <w:t xml:space="preserve"> in this area.</w:t>
      </w:r>
      <w:r w:rsidR="00F6033A" w:rsidRPr="003C2429">
        <w:rPr>
          <w:i/>
        </w:rPr>
        <w:t xml:space="preserve"> Note that courses are expected to </w:t>
      </w:r>
      <w:r w:rsidR="00753348" w:rsidRPr="003C2429">
        <w:rPr>
          <w:i/>
        </w:rPr>
        <w:t xml:space="preserve">meaningfully </w:t>
      </w:r>
      <w:r w:rsidR="00F6033A" w:rsidRPr="003C2429">
        <w:rPr>
          <w:i/>
        </w:rPr>
        <w:t>address all dimensions of the learning outcome.</w:t>
      </w:r>
    </w:p>
    <w:p w14:paraId="4FAB9317" w14:textId="62374650" w:rsidR="00941109" w:rsidRDefault="00941109">
      <w:pPr>
        <w:rPr>
          <w:i/>
        </w:rPr>
      </w:pPr>
    </w:p>
    <w:p w14:paraId="7D915382" w14:textId="05E99D3E" w:rsidR="00532CAF" w:rsidRPr="00AE7775" w:rsidRDefault="00532CAF">
      <w:pPr>
        <w:rPr>
          <w:i/>
        </w:rPr>
      </w:pPr>
      <w:r>
        <w:rPr>
          <w:i/>
        </w:rPr>
        <w:t>*Rubrics have been developed for each of the assessments listed below.</w:t>
      </w:r>
    </w:p>
    <w:tbl>
      <w:tblPr>
        <w:tblStyle w:val="TableGrid"/>
        <w:tblW w:w="0" w:type="auto"/>
        <w:tblLook w:val="04A0" w:firstRow="1" w:lastRow="0" w:firstColumn="1" w:lastColumn="0" w:noHBand="0" w:noVBand="1"/>
      </w:tblPr>
      <w:tblGrid>
        <w:gridCol w:w="1345"/>
        <w:gridCol w:w="2340"/>
        <w:gridCol w:w="6750"/>
      </w:tblGrid>
      <w:tr w:rsidR="007A65D6" w14:paraId="7781D067" w14:textId="77777777" w:rsidTr="00997CF2">
        <w:tc>
          <w:tcPr>
            <w:tcW w:w="1345" w:type="dxa"/>
          </w:tcPr>
          <w:p w14:paraId="0436A928" w14:textId="77777777" w:rsidR="007A65D6" w:rsidRPr="00AE7775" w:rsidRDefault="00AE7775">
            <w:pPr>
              <w:rPr>
                <w:b/>
              </w:rPr>
            </w:pPr>
            <w:r w:rsidRPr="00AE7775">
              <w:rPr>
                <w:b/>
              </w:rPr>
              <w:t>DIMENSION</w:t>
            </w:r>
          </w:p>
        </w:tc>
        <w:tc>
          <w:tcPr>
            <w:tcW w:w="2340" w:type="dxa"/>
          </w:tcPr>
          <w:p w14:paraId="4004282A" w14:textId="77777777" w:rsidR="007A65D6" w:rsidRPr="00AE7775" w:rsidRDefault="005C3445">
            <w:pPr>
              <w:rPr>
                <w:b/>
              </w:rPr>
            </w:pPr>
            <w:r>
              <w:rPr>
                <w:b/>
              </w:rPr>
              <w:t>WHAT IS BEING ASSESSED</w:t>
            </w:r>
          </w:p>
        </w:tc>
        <w:tc>
          <w:tcPr>
            <w:tcW w:w="6750" w:type="dxa"/>
          </w:tcPr>
          <w:p w14:paraId="7A85BBC8" w14:textId="77777777" w:rsidR="007A65D6" w:rsidRPr="00AE7775" w:rsidRDefault="00AE7775">
            <w:pPr>
              <w:rPr>
                <w:b/>
              </w:rPr>
            </w:pPr>
            <w:r w:rsidRPr="00AE7775">
              <w:rPr>
                <w:b/>
              </w:rPr>
              <w:t>PLAN FOR ASSESSMENT</w:t>
            </w:r>
          </w:p>
        </w:tc>
      </w:tr>
      <w:tr w:rsidR="007A65D6" w14:paraId="443FD991" w14:textId="77777777" w:rsidTr="00997CF2">
        <w:tc>
          <w:tcPr>
            <w:tcW w:w="1345" w:type="dxa"/>
          </w:tcPr>
          <w:p w14:paraId="4A24FD39" w14:textId="77777777" w:rsidR="007A65D6" w:rsidRPr="00AE7775" w:rsidRDefault="00AE7775">
            <w:pPr>
              <w:rPr>
                <w:b/>
              </w:rPr>
            </w:pPr>
            <w:r w:rsidRPr="00AE7775">
              <w:rPr>
                <w:b/>
              </w:rPr>
              <w:t>Evidence</w:t>
            </w:r>
          </w:p>
        </w:tc>
        <w:tc>
          <w:tcPr>
            <w:tcW w:w="2340" w:type="dxa"/>
          </w:tcPr>
          <w:p w14:paraId="08134CA7" w14:textId="77777777" w:rsidR="007A65D6" w:rsidRDefault="007A65D6">
            <w:r w:rsidRPr="007A65D6">
              <w:t>Assesses quality of information that may be integrated into an argument</w:t>
            </w:r>
          </w:p>
        </w:tc>
        <w:tc>
          <w:tcPr>
            <w:tcW w:w="6750" w:type="dxa"/>
          </w:tcPr>
          <w:p w14:paraId="67704715" w14:textId="5AF43B87" w:rsidR="00276921" w:rsidRDefault="00276921">
            <w:pPr>
              <w:rPr>
                <w:rFonts w:ascii="Calibri" w:hAnsi="Calibri"/>
                <w:color w:val="000000"/>
                <w:shd w:val="clear" w:color="auto" w:fill="FFFFFF"/>
              </w:rPr>
            </w:pPr>
            <w:r w:rsidRPr="00E30C5F">
              <w:rPr>
                <w:rFonts w:ascii="Calibri" w:hAnsi="Calibri"/>
                <w:b/>
                <w:color w:val="000000"/>
                <w:shd w:val="clear" w:color="auto" w:fill="FFFFFF"/>
              </w:rPr>
              <w:t>Type</w:t>
            </w:r>
            <w:r>
              <w:rPr>
                <w:rFonts w:ascii="Calibri" w:hAnsi="Calibri"/>
                <w:color w:val="000000"/>
                <w:shd w:val="clear" w:color="auto" w:fill="FFFFFF"/>
              </w:rPr>
              <w:t>-</w:t>
            </w:r>
            <w:r w:rsidR="00F64F2E">
              <w:rPr>
                <w:rFonts w:ascii="Calibri" w:hAnsi="Calibri"/>
                <w:color w:val="000000"/>
                <w:shd w:val="clear" w:color="auto" w:fill="FFFFFF"/>
              </w:rPr>
              <w:t>Students will participate in an online group discuss</w:t>
            </w:r>
            <w:r w:rsidR="00E77D6D">
              <w:rPr>
                <w:rFonts w:ascii="Calibri" w:hAnsi="Calibri"/>
                <w:color w:val="000000"/>
                <w:shd w:val="clear" w:color="auto" w:fill="FFFFFF"/>
              </w:rPr>
              <w:t>ion</w:t>
            </w:r>
            <w:r w:rsidR="00F64F2E">
              <w:rPr>
                <w:rFonts w:ascii="Calibri" w:hAnsi="Calibri"/>
                <w:color w:val="000000"/>
                <w:shd w:val="clear" w:color="auto" w:fill="FFFFFF"/>
              </w:rPr>
              <w:t xml:space="preserve"> based on the following instructions: </w:t>
            </w:r>
            <w:r w:rsidR="00F64F2E" w:rsidRPr="00F64F2E">
              <w:rPr>
                <w:rFonts w:ascii="Calibri" w:hAnsi="Calibri"/>
                <w:i/>
                <w:color w:val="000000"/>
                <w:shd w:val="clear" w:color="auto" w:fill="FFFFFF"/>
              </w:rPr>
              <w:t xml:space="preserve">We have been learning about the concepts of culture and the CLAS Standards and the </w:t>
            </w:r>
            <w:proofErr w:type="spellStart"/>
            <w:r w:rsidR="00F64F2E" w:rsidRPr="00F64F2E">
              <w:rPr>
                <w:rFonts w:ascii="Calibri" w:hAnsi="Calibri"/>
                <w:i/>
                <w:color w:val="000000"/>
                <w:shd w:val="clear" w:color="auto" w:fill="FFFFFF"/>
              </w:rPr>
              <w:t>Campinha-Bacote</w:t>
            </w:r>
            <w:proofErr w:type="spellEnd"/>
            <w:r w:rsidR="00F64F2E" w:rsidRPr="00F64F2E">
              <w:rPr>
                <w:rFonts w:ascii="Calibri" w:hAnsi="Calibri"/>
                <w:i/>
                <w:color w:val="000000"/>
                <w:shd w:val="clear" w:color="auto" w:fill="FFFFFF"/>
              </w:rPr>
              <w:t xml:space="preserve"> Model.  For this discussion, in your assigned group, identity how what you have learned can be appli</w:t>
            </w:r>
            <w:r w:rsidR="00616F9A">
              <w:rPr>
                <w:rFonts w:ascii="Calibri" w:hAnsi="Calibri"/>
                <w:i/>
                <w:color w:val="000000"/>
                <w:shd w:val="clear" w:color="auto" w:fill="FFFFFF"/>
              </w:rPr>
              <w:t xml:space="preserve">ed to </w:t>
            </w:r>
            <w:r w:rsidR="00F64F2E" w:rsidRPr="00F64F2E">
              <w:rPr>
                <w:rFonts w:ascii="Calibri" w:hAnsi="Calibri"/>
                <w:i/>
                <w:color w:val="000000"/>
                <w:shd w:val="clear" w:color="auto" w:fill="FFFFFF"/>
              </w:rPr>
              <w:t>the case study.  For example, how does the scenario illustrate differences in the understanding of time. The posting must be at least 500 words and have at least one scholarly reference.  Use this space to collaborate to complete the post. Your final posting should also be posted on the part 1 discussion.</w:t>
            </w:r>
            <w:r w:rsidR="00F64F2E">
              <w:rPr>
                <w:rFonts w:ascii="Calibri" w:hAnsi="Calibri"/>
                <w:color w:val="000000"/>
                <w:shd w:val="clear" w:color="auto" w:fill="FFFFFF"/>
              </w:rPr>
              <w:t xml:space="preserve"> </w:t>
            </w:r>
          </w:p>
          <w:p w14:paraId="5963D51B" w14:textId="77777777" w:rsidR="007A65D6" w:rsidRDefault="00276921">
            <w:pPr>
              <w:rPr>
                <w:rFonts w:ascii="Calibri" w:hAnsi="Calibri"/>
                <w:color w:val="000000"/>
                <w:shd w:val="clear" w:color="auto" w:fill="FFFFFF"/>
              </w:rPr>
            </w:pPr>
            <w:r w:rsidRPr="00E30C5F">
              <w:rPr>
                <w:rFonts w:ascii="Calibri" w:hAnsi="Calibri"/>
                <w:b/>
                <w:color w:val="000000"/>
                <w:shd w:val="clear" w:color="auto" w:fill="FFFFFF"/>
              </w:rPr>
              <w:t>Importance</w:t>
            </w:r>
            <w:r>
              <w:rPr>
                <w:rFonts w:ascii="Calibri" w:hAnsi="Calibri"/>
                <w:color w:val="000000"/>
                <w:shd w:val="clear" w:color="auto" w:fill="FFFFFF"/>
              </w:rPr>
              <w:t>-</w:t>
            </w:r>
            <w:r w:rsidR="00F64F2E">
              <w:rPr>
                <w:rFonts w:ascii="Calibri" w:hAnsi="Calibri"/>
                <w:color w:val="000000"/>
                <w:shd w:val="clear" w:color="auto" w:fill="FFFFFF"/>
              </w:rPr>
              <w:t>14points out of 20</w:t>
            </w:r>
            <w:r w:rsidR="001E180C">
              <w:rPr>
                <w:rFonts w:ascii="Calibri" w:hAnsi="Calibri"/>
                <w:color w:val="000000"/>
                <w:shd w:val="clear" w:color="auto" w:fill="FFFFFF"/>
              </w:rPr>
              <w:t>0</w:t>
            </w:r>
            <w:r w:rsidR="00F64F2E">
              <w:rPr>
                <w:rFonts w:ascii="Calibri" w:hAnsi="Calibri"/>
                <w:color w:val="000000"/>
                <w:shd w:val="clear" w:color="auto" w:fill="FFFFFF"/>
              </w:rPr>
              <w:t>points</w:t>
            </w:r>
          </w:p>
          <w:p w14:paraId="65F35CE6" w14:textId="77777777" w:rsidR="00276921" w:rsidRDefault="00276921">
            <w:r w:rsidRPr="00E30C5F">
              <w:rPr>
                <w:b/>
                <w:color w:val="000000"/>
                <w:shd w:val="clear" w:color="auto" w:fill="FFFFFF"/>
              </w:rPr>
              <w:t>Performance/Proficiency</w:t>
            </w:r>
            <w:r w:rsidRPr="00E30C5F">
              <w:rPr>
                <w:color w:val="000000"/>
                <w:shd w:val="clear" w:color="auto" w:fill="FFFFFF"/>
              </w:rPr>
              <w:t>-</w:t>
            </w:r>
            <w:r w:rsidRPr="00E30C5F">
              <w:t xml:space="preserve">The criterion level for </w:t>
            </w:r>
            <w:r w:rsidRPr="00E30C5F">
              <w:rPr>
                <w:i/>
              </w:rPr>
              <w:t>proficient</w:t>
            </w:r>
            <w:r w:rsidRPr="00E30C5F">
              <w:t xml:space="preserve"> is at 72%</w:t>
            </w:r>
            <w:r w:rsidR="002848ED" w:rsidRPr="00E30C5F">
              <w:t xml:space="preserve">.  This course has not been previously taught </w:t>
            </w:r>
            <w:r w:rsidR="00E30C5F" w:rsidRPr="00E30C5F">
              <w:t xml:space="preserve">and student often have had limited exposure to cultural competency and </w:t>
            </w:r>
            <w:proofErr w:type="spellStart"/>
            <w:r w:rsidR="00E30C5F" w:rsidRPr="00E30C5F">
              <w:t>interprofessional</w:t>
            </w:r>
            <w:proofErr w:type="spellEnd"/>
            <w:r w:rsidR="00E30C5F" w:rsidRPr="00E30C5F">
              <w:t xml:space="preserve"> education </w:t>
            </w:r>
            <w:r w:rsidR="002848ED" w:rsidRPr="00E30C5F">
              <w:t xml:space="preserve">so the department’s proficiency level of 72% </w:t>
            </w:r>
            <w:r w:rsidR="00E30C5F" w:rsidRPr="00E30C5F">
              <w:t>will be utilized.</w:t>
            </w:r>
          </w:p>
        </w:tc>
      </w:tr>
      <w:tr w:rsidR="007A65D6" w14:paraId="15F192B9" w14:textId="77777777" w:rsidTr="00997CF2">
        <w:tc>
          <w:tcPr>
            <w:tcW w:w="1345" w:type="dxa"/>
          </w:tcPr>
          <w:p w14:paraId="608A6CBC" w14:textId="77777777" w:rsidR="007A65D6" w:rsidRPr="00AE7775" w:rsidRDefault="00AE7775">
            <w:pPr>
              <w:rPr>
                <w:b/>
              </w:rPr>
            </w:pPr>
            <w:r w:rsidRPr="00AE7775">
              <w:rPr>
                <w:b/>
              </w:rPr>
              <w:t>Integrate</w:t>
            </w:r>
          </w:p>
        </w:tc>
        <w:tc>
          <w:tcPr>
            <w:tcW w:w="2340" w:type="dxa"/>
          </w:tcPr>
          <w:p w14:paraId="397A5911" w14:textId="77777777" w:rsidR="007A65D6" w:rsidRDefault="007A65D6" w:rsidP="006F33B8">
            <w:r w:rsidRPr="007A65D6">
              <w:t xml:space="preserve">Integrates insight and or reasoning with </w:t>
            </w:r>
            <w:r w:rsidR="006F33B8">
              <w:t>existing</w:t>
            </w:r>
            <w:r w:rsidRPr="007A65D6">
              <w:t xml:space="preserve"> understanding to reach informed conclusions and/or understanding</w:t>
            </w:r>
          </w:p>
        </w:tc>
        <w:tc>
          <w:tcPr>
            <w:tcW w:w="6750" w:type="dxa"/>
          </w:tcPr>
          <w:p w14:paraId="25B7A2D1" w14:textId="77777777" w:rsidR="00276921" w:rsidRDefault="00276921">
            <w:pPr>
              <w:rPr>
                <w:color w:val="000000"/>
                <w:shd w:val="clear" w:color="auto" w:fill="FFFFFF"/>
              </w:rPr>
            </w:pPr>
            <w:r w:rsidRPr="00E30C5F">
              <w:rPr>
                <w:b/>
                <w:color w:val="000000"/>
                <w:shd w:val="clear" w:color="auto" w:fill="FFFFFF"/>
              </w:rPr>
              <w:t>Type</w:t>
            </w:r>
            <w:r>
              <w:rPr>
                <w:color w:val="000000"/>
                <w:shd w:val="clear" w:color="auto" w:fill="FFFFFF"/>
              </w:rPr>
              <w:t>-</w:t>
            </w:r>
            <w:r w:rsidR="009A3A23" w:rsidRPr="00F64F2E">
              <w:rPr>
                <w:color w:val="000000"/>
                <w:shd w:val="clear" w:color="auto" w:fill="FFFFFF"/>
              </w:rPr>
              <w:t>Students will complete the following written reflection assignment:</w:t>
            </w:r>
            <w:r w:rsidR="009A3A23">
              <w:rPr>
                <w:color w:val="000000"/>
                <w:shd w:val="clear" w:color="auto" w:fill="FFFFFF"/>
              </w:rPr>
              <w:t xml:space="preserve"> </w:t>
            </w:r>
            <w:r w:rsidR="009A3A23" w:rsidRPr="00F64F2E">
              <w:rPr>
                <w:i/>
                <w:color w:val="000000"/>
                <w:shd w:val="clear" w:color="auto" w:fill="FFFFFF"/>
              </w:rPr>
              <w:t xml:space="preserve">Reflect on your progress through the steps of cultural competency outlined by </w:t>
            </w:r>
            <w:proofErr w:type="spellStart"/>
            <w:r w:rsidR="009A3A23" w:rsidRPr="00F64F2E">
              <w:rPr>
                <w:i/>
                <w:color w:val="000000"/>
                <w:shd w:val="clear" w:color="auto" w:fill="FFFFFF"/>
              </w:rPr>
              <w:t>Campinha-Bacote</w:t>
            </w:r>
            <w:proofErr w:type="spellEnd"/>
            <w:r w:rsidR="009A3A23" w:rsidRPr="00F64F2E">
              <w:rPr>
                <w:i/>
                <w:color w:val="000000"/>
                <w:shd w:val="clear" w:color="auto" w:fill="FFFFFF"/>
              </w:rPr>
              <w:t xml:space="preserve">.  The last step in the </w:t>
            </w:r>
            <w:proofErr w:type="spellStart"/>
            <w:r w:rsidR="009A3A23" w:rsidRPr="00F64F2E">
              <w:rPr>
                <w:i/>
                <w:color w:val="000000"/>
                <w:shd w:val="clear" w:color="auto" w:fill="FFFFFF"/>
              </w:rPr>
              <w:t>Campinha-Bacote</w:t>
            </w:r>
            <w:proofErr w:type="spellEnd"/>
            <w:r w:rsidR="009A3A23" w:rsidRPr="00F64F2E">
              <w:rPr>
                <w:i/>
                <w:color w:val="000000"/>
                <w:shd w:val="clear" w:color="auto" w:fill="FFFFFF"/>
              </w:rPr>
              <w:t xml:space="preserve"> Model is Cultural Encounter.  Try to engage in a cultural encounter or reflect on one from the past and reflect on that experience</w:t>
            </w:r>
            <w:r w:rsidR="009A3A23" w:rsidRPr="00F64F2E">
              <w:rPr>
                <w:color w:val="000000"/>
                <w:shd w:val="clear" w:color="auto" w:fill="FFFFFF"/>
              </w:rPr>
              <w:t>.  </w:t>
            </w:r>
          </w:p>
          <w:p w14:paraId="10EDE3E7" w14:textId="77777777" w:rsidR="007A65D6" w:rsidRDefault="00276921">
            <w:pPr>
              <w:rPr>
                <w:color w:val="000000"/>
                <w:shd w:val="clear" w:color="auto" w:fill="FFFFFF"/>
              </w:rPr>
            </w:pPr>
            <w:r w:rsidRPr="00E30C5F">
              <w:rPr>
                <w:b/>
                <w:color w:val="000000"/>
                <w:shd w:val="clear" w:color="auto" w:fill="FFFFFF"/>
              </w:rPr>
              <w:t>Importance</w:t>
            </w:r>
            <w:r>
              <w:rPr>
                <w:color w:val="000000"/>
                <w:shd w:val="clear" w:color="auto" w:fill="FFFFFF"/>
              </w:rPr>
              <w:t>-</w:t>
            </w:r>
            <w:r w:rsidR="009A3A23" w:rsidRPr="00F64F2E">
              <w:rPr>
                <w:color w:val="000000"/>
                <w:shd w:val="clear" w:color="auto" w:fill="FFFFFF"/>
              </w:rPr>
              <w:t>15points out of 200points</w:t>
            </w:r>
          </w:p>
          <w:p w14:paraId="114CBC55" w14:textId="77777777" w:rsidR="00E30C5F" w:rsidRPr="00E30C5F" w:rsidRDefault="00E30C5F" w:rsidP="00E30C5F">
            <w:r w:rsidRPr="00E30C5F">
              <w:rPr>
                <w:b/>
                <w:color w:val="000000"/>
                <w:shd w:val="clear" w:color="auto" w:fill="FFFFFF"/>
              </w:rPr>
              <w:t>Performance/Proficiency</w:t>
            </w:r>
            <w:r w:rsidRPr="00E30C5F">
              <w:rPr>
                <w:color w:val="000000"/>
                <w:shd w:val="clear" w:color="auto" w:fill="FFFFFF"/>
              </w:rPr>
              <w:t>-</w:t>
            </w:r>
            <w:r w:rsidRPr="00E30C5F">
              <w:t xml:space="preserve">The criterion level for </w:t>
            </w:r>
            <w:r w:rsidRPr="00E30C5F">
              <w:rPr>
                <w:i/>
              </w:rPr>
              <w:t>proficient</w:t>
            </w:r>
            <w:r w:rsidRPr="00E30C5F">
              <w:t xml:space="preserve"> is at 72%.  This course has not been previously taught and student often have had limited exposure to cultural competency and </w:t>
            </w:r>
            <w:proofErr w:type="spellStart"/>
            <w:r w:rsidRPr="00E30C5F">
              <w:t>interprofessional</w:t>
            </w:r>
            <w:proofErr w:type="spellEnd"/>
            <w:r w:rsidRPr="00E30C5F">
              <w:t xml:space="preserve"> education so the department’s proficiency level of 72% will be utilized.</w:t>
            </w:r>
          </w:p>
          <w:p w14:paraId="47E1D12F" w14:textId="77777777" w:rsidR="00A750A1" w:rsidRDefault="00A750A1">
            <w:pPr>
              <w:rPr>
                <w:color w:val="000000"/>
                <w:shd w:val="clear" w:color="auto" w:fill="FFFFFF"/>
              </w:rPr>
            </w:pPr>
          </w:p>
          <w:p w14:paraId="3D22DCC7" w14:textId="77777777" w:rsidR="00E30C5F" w:rsidRDefault="00A750A1" w:rsidP="00E30C5F">
            <w:pPr>
              <w:rPr>
                <w:color w:val="000000"/>
                <w:shd w:val="clear" w:color="auto" w:fill="FFFFFF"/>
              </w:rPr>
            </w:pPr>
            <w:r w:rsidRPr="00E30C5F">
              <w:rPr>
                <w:b/>
                <w:color w:val="000000"/>
                <w:shd w:val="clear" w:color="auto" w:fill="FFFFFF"/>
              </w:rPr>
              <w:t>Type</w:t>
            </w:r>
            <w:r>
              <w:rPr>
                <w:color w:val="000000"/>
                <w:shd w:val="clear" w:color="auto" w:fill="FFFFFF"/>
              </w:rPr>
              <w:t>-Culture of Origin Family Interview</w:t>
            </w:r>
            <w:r w:rsidR="00E30C5F">
              <w:rPr>
                <w:color w:val="000000"/>
                <w:shd w:val="clear" w:color="auto" w:fill="FFFFFF"/>
              </w:rPr>
              <w:t>.  6 page written assignment based on an interview of a family member.</w:t>
            </w:r>
          </w:p>
          <w:p w14:paraId="7D7C9CED" w14:textId="77777777" w:rsidR="00A750A1" w:rsidRDefault="00A750A1">
            <w:pPr>
              <w:rPr>
                <w:color w:val="000000"/>
                <w:shd w:val="clear" w:color="auto" w:fill="FFFFFF"/>
              </w:rPr>
            </w:pPr>
            <w:r w:rsidRPr="00E30C5F">
              <w:rPr>
                <w:b/>
                <w:color w:val="000000"/>
                <w:shd w:val="clear" w:color="auto" w:fill="FFFFFF"/>
              </w:rPr>
              <w:t>Importance</w:t>
            </w:r>
            <w:r>
              <w:rPr>
                <w:color w:val="000000"/>
                <w:shd w:val="clear" w:color="auto" w:fill="FFFFFF"/>
              </w:rPr>
              <w:t>-50points out of 200points</w:t>
            </w:r>
          </w:p>
          <w:p w14:paraId="309D19BF" w14:textId="77777777" w:rsidR="00E30C5F" w:rsidRDefault="00E30C5F">
            <w:r w:rsidRPr="00E30C5F">
              <w:rPr>
                <w:b/>
                <w:color w:val="000000"/>
                <w:shd w:val="clear" w:color="auto" w:fill="FFFFFF"/>
              </w:rPr>
              <w:lastRenderedPageBreak/>
              <w:t>Performance/Proficiency</w:t>
            </w:r>
            <w:r w:rsidRPr="00E30C5F">
              <w:rPr>
                <w:color w:val="000000"/>
                <w:shd w:val="clear" w:color="auto" w:fill="FFFFFF"/>
              </w:rPr>
              <w:t>-</w:t>
            </w:r>
            <w:r w:rsidRPr="00E30C5F">
              <w:t xml:space="preserve">The criterion level for </w:t>
            </w:r>
            <w:r w:rsidRPr="00E30C5F">
              <w:rPr>
                <w:i/>
              </w:rPr>
              <w:t>proficient</w:t>
            </w:r>
            <w:r w:rsidRPr="00E30C5F">
              <w:t xml:space="preserve"> is at 72%.  This course has not been previously taught and student often have had limited exposure to cultural competency and </w:t>
            </w:r>
            <w:proofErr w:type="spellStart"/>
            <w:r w:rsidRPr="00E30C5F">
              <w:t>interprofessional</w:t>
            </w:r>
            <w:proofErr w:type="spellEnd"/>
            <w:r w:rsidRPr="00E30C5F">
              <w:t xml:space="preserve"> education so the department’s proficiency level of 72% will be utilized.</w:t>
            </w:r>
          </w:p>
        </w:tc>
      </w:tr>
      <w:tr w:rsidR="007A65D6" w14:paraId="7A8ACF44" w14:textId="77777777" w:rsidTr="00997CF2">
        <w:tc>
          <w:tcPr>
            <w:tcW w:w="1345" w:type="dxa"/>
          </w:tcPr>
          <w:p w14:paraId="6F9690FB" w14:textId="77777777" w:rsidR="007A65D6" w:rsidRPr="00AE7775" w:rsidRDefault="00AE7775">
            <w:pPr>
              <w:rPr>
                <w:b/>
              </w:rPr>
            </w:pPr>
            <w:r w:rsidRPr="00AE7775">
              <w:rPr>
                <w:b/>
              </w:rPr>
              <w:lastRenderedPageBreak/>
              <w:t>Evaluate</w:t>
            </w:r>
          </w:p>
        </w:tc>
        <w:tc>
          <w:tcPr>
            <w:tcW w:w="2340" w:type="dxa"/>
          </w:tcPr>
          <w:p w14:paraId="7E44DBD9" w14:textId="77777777" w:rsidR="007A65D6" w:rsidRDefault="00AE7775">
            <w:r w:rsidRPr="00AE7775">
              <w:t>Evaluate</w:t>
            </w:r>
            <w:r>
              <w:t>s</w:t>
            </w:r>
            <w:r w:rsidRPr="00AE7775">
              <w:t xml:space="preserve"> information, ideas, and activities according to established principles and guidelines</w:t>
            </w:r>
          </w:p>
        </w:tc>
        <w:tc>
          <w:tcPr>
            <w:tcW w:w="6750" w:type="dxa"/>
          </w:tcPr>
          <w:p w14:paraId="32B31EFA" w14:textId="0130BDC2" w:rsidR="00276921" w:rsidRDefault="00276921">
            <w:pPr>
              <w:rPr>
                <w:i/>
              </w:rPr>
            </w:pPr>
            <w:r w:rsidRPr="00E30C5F">
              <w:rPr>
                <w:rFonts w:ascii="Calibri" w:hAnsi="Calibri"/>
                <w:b/>
                <w:color w:val="000000"/>
                <w:shd w:val="clear" w:color="auto" w:fill="FFFFFF"/>
              </w:rPr>
              <w:t>Type</w:t>
            </w:r>
            <w:r>
              <w:rPr>
                <w:rFonts w:ascii="Calibri" w:hAnsi="Calibri"/>
                <w:color w:val="000000"/>
                <w:shd w:val="clear" w:color="auto" w:fill="FFFFFF"/>
              </w:rPr>
              <w:t>-</w:t>
            </w:r>
            <w:r w:rsidR="001E180C">
              <w:rPr>
                <w:rFonts w:ascii="Calibri" w:hAnsi="Calibri"/>
                <w:color w:val="000000"/>
                <w:shd w:val="clear" w:color="auto" w:fill="FFFFFF"/>
              </w:rPr>
              <w:t>Students will participate in an online group discuss</w:t>
            </w:r>
            <w:r w:rsidR="00E77D6D">
              <w:rPr>
                <w:rFonts w:ascii="Calibri" w:hAnsi="Calibri"/>
                <w:color w:val="000000"/>
                <w:shd w:val="clear" w:color="auto" w:fill="FFFFFF"/>
              </w:rPr>
              <w:t>ion</w:t>
            </w:r>
            <w:r w:rsidR="001E180C">
              <w:rPr>
                <w:rFonts w:ascii="Calibri" w:hAnsi="Calibri"/>
                <w:color w:val="000000"/>
                <w:shd w:val="clear" w:color="auto" w:fill="FFFFFF"/>
              </w:rPr>
              <w:t xml:space="preserve"> based on the following instructions: </w:t>
            </w:r>
            <w:r w:rsidR="001E180C" w:rsidRPr="001E180C">
              <w:rPr>
                <w:i/>
              </w:rPr>
              <w:t xml:space="preserve">In assigned group, develop a resource to share with other students regarding ways healthcare assessments and interventions may be modified address diversity in your profession.  Be sure to explore the most appropriate communication technique for your profession.  Some examples include BELIEF, LEARN, and </w:t>
            </w:r>
            <w:proofErr w:type="spellStart"/>
            <w:r w:rsidR="001E180C" w:rsidRPr="001E180C">
              <w:rPr>
                <w:i/>
              </w:rPr>
              <w:t>Kleinman's</w:t>
            </w:r>
            <w:proofErr w:type="spellEnd"/>
            <w:r w:rsidR="001E180C" w:rsidRPr="001E180C">
              <w:rPr>
                <w:i/>
              </w:rPr>
              <w:t xml:space="preserve"> Questions.</w:t>
            </w:r>
            <w:r w:rsidR="001E180C">
              <w:rPr>
                <w:i/>
              </w:rPr>
              <w:t xml:space="preserve">  </w:t>
            </w:r>
          </w:p>
          <w:p w14:paraId="1CB81C23" w14:textId="77777777" w:rsidR="007A65D6" w:rsidRDefault="00276921">
            <w:r w:rsidRPr="00E30C5F">
              <w:rPr>
                <w:b/>
              </w:rPr>
              <w:t>Importance</w:t>
            </w:r>
            <w:r w:rsidRPr="00276921">
              <w:t>-</w:t>
            </w:r>
            <w:r w:rsidR="001E180C" w:rsidRPr="00276921">
              <w:t>14points</w:t>
            </w:r>
            <w:r w:rsidR="001E180C">
              <w:t xml:space="preserve"> out of 200points</w:t>
            </w:r>
          </w:p>
          <w:p w14:paraId="5E1C30D9" w14:textId="77777777" w:rsidR="00E30C5F" w:rsidRPr="001E180C" w:rsidRDefault="00E30C5F">
            <w:r w:rsidRPr="00E30C5F">
              <w:rPr>
                <w:b/>
                <w:color w:val="000000"/>
                <w:shd w:val="clear" w:color="auto" w:fill="FFFFFF"/>
              </w:rPr>
              <w:t>Performance/Proficiency</w:t>
            </w:r>
            <w:r w:rsidRPr="00E30C5F">
              <w:rPr>
                <w:color w:val="000000"/>
                <w:shd w:val="clear" w:color="auto" w:fill="FFFFFF"/>
              </w:rPr>
              <w:t>-</w:t>
            </w:r>
            <w:r w:rsidRPr="00E30C5F">
              <w:t xml:space="preserve">The criterion level for </w:t>
            </w:r>
            <w:r w:rsidRPr="00E30C5F">
              <w:rPr>
                <w:i/>
              </w:rPr>
              <w:t>proficient</w:t>
            </w:r>
            <w:r w:rsidRPr="00E30C5F">
              <w:t xml:space="preserve"> is at 72%.  This course has not been previously taught and student often have had limited exposure to cultural competency and </w:t>
            </w:r>
            <w:proofErr w:type="spellStart"/>
            <w:r w:rsidRPr="00E30C5F">
              <w:t>interprofessional</w:t>
            </w:r>
            <w:proofErr w:type="spellEnd"/>
            <w:r w:rsidRPr="00E30C5F">
              <w:t xml:space="preserve"> education so the department’s proficiency level of 72% will be utilized.</w:t>
            </w:r>
          </w:p>
        </w:tc>
      </w:tr>
    </w:tbl>
    <w:p w14:paraId="3A3E6D1F" w14:textId="77777777" w:rsidR="007A65D6" w:rsidRDefault="007A65D6"/>
    <w:p w14:paraId="07ED1D33" w14:textId="77777777" w:rsidR="007A65D6" w:rsidRDefault="007A65D6"/>
    <w:p w14:paraId="2E85E653" w14:textId="77777777" w:rsidR="00F6033A" w:rsidRDefault="00F6033A"/>
    <w:p w14:paraId="61E1CBDA" w14:textId="77777777" w:rsidR="00F6033A" w:rsidRDefault="00F6033A"/>
    <w:p w14:paraId="2E5651E6" w14:textId="77777777" w:rsidR="00F6033A" w:rsidRDefault="00F6033A"/>
    <w:p w14:paraId="4090A704" w14:textId="77777777" w:rsidR="00F6033A" w:rsidRDefault="00F6033A"/>
    <w:p w14:paraId="086422B7" w14:textId="77777777" w:rsidR="00DE239C" w:rsidRDefault="00DE239C">
      <w:pPr>
        <w:rPr>
          <w:b/>
        </w:rPr>
      </w:pPr>
      <w:r>
        <w:rPr>
          <w:b/>
        </w:rPr>
        <w:br w:type="page"/>
      </w:r>
    </w:p>
    <w:p w14:paraId="04948D4B" w14:textId="77777777" w:rsidR="00DE239C" w:rsidRPr="007A65D6" w:rsidRDefault="00DE239C" w:rsidP="00DE239C">
      <w:pPr>
        <w:jc w:val="center"/>
        <w:rPr>
          <w:b/>
        </w:rPr>
      </w:pPr>
      <w:r w:rsidRPr="007A65D6">
        <w:rPr>
          <w:b/>
        </w:rPr>
        <w:lastRenderedPageBreak/>
        <w:t>PLAN FOR LEARNING OUTCOMES</w:t>
      </w:r>
      <w:r>
        <w:rPr>
          <w:b/>
        </w:rPr>
        <w:br/>
      </w:r>
      <w:r w:rsidR="00941109">
        <w:rPr>
          <w:b/>
        </w:rPr>
        <w:t>SOCIAL RESPONSIBILITY IN A DIVERSE WORLD</w:t>
      </w:r>
    </w:p>
    <w:p w14:paraId="51FD1C4F" w14:textId="77777777" w:rsidR="003C2429" w:rsidRDefault="003C2429" w:rsidP="003C2429">
      <w:pPr>
        <w:rPr>
          <w:i/>
        </w:rPr>
      </w:pPr>
      <w:r w:rsidRPr="003C2429">
        <w:rPr>
          <w:i/>
        </w:rPr>
        <w:t xml:space="preserve">Attainment of the </w:t>
      </w:r>
      <w:r w:rsidR="00941109">
        <w:rPr>
          <w:i/>
        </w:rPr>
        <w:t>SOCIAL RESPONSIBILITY IN A DIVERSE WORLD</w:t>
      </w:r>
      <w:r w:rsidRPr="003C2429">
        <w:rPr>
          <w:i/>
        </w:rPr>
        <w:t xml:space="preserve"> Learning Outcome is required for courses in this component.  There are several dimensions to this learning outcome. Please complete the following Plan for Assessment with information regarding course assignments (type, frequency, importance) that will be used by the department to assess the attainment of students in each of the dimensions of the learning outcome. Type refers to the types of assignments used for assessment such as written work, presentations, etc. Frequency refers to the number of assignments included such as a single paper or multiple papers. Importance refers to the relative emphasis or weight of the assignment to the entire course. For each dimension, please specify the expected success rate for students completing the course that meet the proficiency level and explain your reasoning. Please refer to the Rubric for more information on student performance/proficiency in this </w:t>
      </w:r>
      <w:r>
        <w:rPr>
          <w:i/>
        </w:rPr>
        <w:t>learning outcome</w:t>
      </w:r>
      <w:r w:rsidRPr="003C2429">
        <w:rPr>
          <w:i/>
        </w:rPr>
        <w:t>. Note that courses are expected to meaningfully address all dimensions of the learning outcome.</w:t>
      </w:r>
    </w:p>
    <w:p w14:paraId="7633E706" w14:textId="77777777" w:rsidR="00941109" w:rsidRPr="00AE7775" w:rsidRDefault="00941109" w:rsidP="003C2429">
      <w:pPr>
        <w:rPr>
          <w:i/>
        </w:rPr>
      </w:pPr>
    </w:p>
    <w:tbl>
      <w:tblPr>
        <w:tblStyle w:val="TableGrid"/>
        <w:tblW w:w="0" w:type="auto"/>
        <w:tblLook w:val="04A0" w:firstRow="1" w:lastRow="0" w:firstColumn="1" w:lastColumn="0" w:noHBand="0" w:noVBand="1"/>
      </w:tblPr>
      <w:tblGrid>
        <w:gridCol w:w="1885"/>
        <w:gridCol w:w="2790"/>
        <w:gridCol w:w="5940"/>
      </w:tblGrid>
      <w:tr w:rsidR="00AE7775" w:rsidRPr="00AE7775" w14:paraId="41297CF4" w14:textId="77777777" w:rsidTr="00997CF2">
        <w:tc>
          <w:tcPr>
            <w:tcW w:w="1885" w:type="dxa"/>
          </w:tcPr>
          <w:p w14:paraId="4032D9B3" w14:textId="77777777" w:rsidR="00AE7775" w:rsidRPr="00AE7775" w:rsidRDefault="00AE7775">
            <w:pPr>
              <w:rPr>
                <w:b/>
              </w:rPr>
            </w:pPr>
            <w:r w:rsidRPr="00AE7775">
              <w:rPr>
                <w:b/>
              </w:rPr>
              <w:t>DIMENSION</w:t>
            </w:r>
          </w:p>
        </w:tc>
        <w:tc>
          <w:tcPr>
            <w:tcW w:w="2790" w:type="dxa"/>
          </w:tcPr>
          <w:p w14:paraId="79D68011" w14:textId="77777777" w:rsidR="00AE7775" w:rsidRPr="00AE7775" w:rsidRDefault="005C3445">
            <w:pPr>
              <w:rPr>
                <w:b/>
              </w:rPr>
            </w:pPr>
            <w:r>
              <w:rPr>
                <w:b/>
              </w:rPr>
              <w:t>WHAT IS BEING ASSESSED</w:t>
            </w:r>
          </w:p>
        </w:tc>
        <w:tc>
          <w:tcPr>
            <w:tcW w:w="5940" w:type="dxa"/>
          </w:tcPr>
          <w:p w14:paraId="34FBF66D" w14:textId="77777777" w:rsidR="00AE7775" w:rsidRPr="00AE7775" w:rsidRDefault="00AE7775">
            <w:pPr>
              <w:rPr>
                <w:b/>
              </w:rPr>
            </w:pPr>
            <w:r w:rsidRPr="00AE7775">
              <w:rPr>
                <w:b/>
              </w:rPr>
              <w:t>PLAN FOR ASSESSMENT</w:t>
            </w:r>
          </w:p>
        </w:tc>
      </w:tr>
      <w:tr w:rsidR="00941109" w:rsidRPr="00AE7775" w14:paraId="363A4747" w14:textId="77777777" w:rsidTr="00D51113">
        <w:tc>
          <w:tcPr>
            <w:tcW w:w="1885" w:type="dxa"/>
          </w:tcPr>
          <w:p w14:paraId="6FAB6FCF" w14:textId="77777777" w:rsidR="00941109" w:rsidRPr="00D663A5" w:rsidRDefault="00941109" w:rsidP="00941109">
            <w:pPr>
              <w:rPr>
                <w:b/>
                <w:sz w:val="20"/>
              </w:rPr>
            </w:pPr>
            <w:r w:rsidRPr="00D663A5">
              <w:rPr>
                <w:b/>
                <w:iCs/>
                <w:sz w:val="20"/>
              </w:rPr>
              <w:t xml:space="preserve">Knowledge of cultural worldview frameworks </w:t>
            </w:r>
          </w:p>
        </w:tc>
        <w:tc>
          <w:tcPr>
            <w:tcW w:w="2790" w:type="dxa"/>
            <w:tcBorders>
              <w:right w:val="single" w:sz="36" w:space="0" w:color="000000"/>
            </w:tcBorders>
          </w:tcPr>
          <w:p w14:paraId="1EED49DE" w14:textId="77777777" w:rsidR="00941109" w:rsidRDefault="00941109" w:rsidP="00941109">
            <w:pPr>
              <w:rPr>
                <w:sz w:val="20"/>
              </w:rPr>
            </w:pPr>
            <w:r>
              <w:rPr>
                <w:sz w:val="20"/>
              </w:rPr>
              <w:t>Knowledge of elements important to members of another culture</w:t>
            </w:r>
          </w:p>
          <w:p w14:paraId="10379242" w14:textId="77777777" w:rsidR="00941109" w:rsidRPr="00D663A5" w:rsidRDefault="00941109" w:rsidP="00941109">
            <w:pPr>
              <w:rPr>
                <w:sz w:val="20"/>
              </w:rPr>
            </w:pPr>
          </w:p>
        </w:tc>
        <w:tc>
          <w:tcPr>
            <w:tcW w:w="5940" w:type="dxa"/>
            <w:tcBorders>
              <w:left w:val="single" w:sz="2" w:space="0" w:color="000000"/>
            </w:tcBorders>
          </w:tcPr>
          <w:p w14:paraId="3EF2A1D4" w14:textId="77777777" w:rsidR="00276921" w:rsidRDefault="00276921" w:rsidP="00941109">
            <w:pPr>
              <w:rPr>
                <w:rFonts w:ascii="Calibri" w:hAnsi="Calibri"/>
                <w:color w:val="000000"/>
                <w:shd w:val="clear" w:color="auto" w:fill="FFFFFF"/>
              </w:rPr>
            </w:pPr>
            <w:r w:rsidRPr="00E30C5F">
              <w:rPr>
                <w:rFonts w:ascii="Calibri" w:hAnsi="Calibri"/>
                <w:b/>
                <w:color w:val="000000"/>
                <w:shd w:val="clear" w:color="auto" w:fill="FFFFFF"/>
              </w:rPr>
              <w:t>Type</w:t>
            </w:r>
            <w:r>
              <w:rPr>
                <w:rFonts w:ascii="Calibri" w:hAnsi="Calibri"/>
                <w:color w:val="000000"/>
                <w:shd w:val="clear" w:color="auto" w:fill="FFFFFF"/>
              </w:rPr>
              <w:t>-</w:t>
            </w:r>
            <w:r w:rsidR="000868B4">
              <w:rPr>
                <w:rFonts w:ascii="Calibri" w:hAnsi="Calibri"/>
                <w:color w:val="000000"/>
                <w:shd w:val="clear" w:color="auto" w:fill="FFFFFF"/>
              </w:rPr>
              <w:t xml:space="preserve">Students will participate in an online </w:t>
            </w:r>
            <w:r w:rsidR="00F64F2E">
              <w:rPr>
                <w:rFonts w:ascii="Calibri" w:hAnsi="Calibri"/>
                <w:color w:val="000000"/>
                <w:shd w:val="clear" w:color="auto" w:fill="FFFFFF"/>
              </w:rPr>
              <w:t xml:space="preserve">group </w:t>
            </w:r>
            <w:r w:rsidR="000868B4">
              <w:rPr>
                <w:rFonts w:ascii="Calibri" w:hAnsi="Calibri"/>
                <w:color w:val="000000"/>
                <w:shd w:val="clear" w:color="auto" w:fill="FFFFFF"/>
              </w:rPr>
              <w:t xml:space="preserve">discussed based on the following instructions: </w:t>
            </w:r>
            <w:r w:rsidR="000868B4" w:rsidRPr="00F64F2E">
              <w:rPr>
                <w:rFonts w:ascii="Calibri" w:hAnsi="Calibri"/>
                <w:i/>
                <w:color w:val="000000"/>
                <w:shd w:val="clear" w:color="auto" w:fill="FFFFFF"/>
              </w:rPr>
              <w:t xml:space="preserve">We have been learning about the concepts of culture and the CLAS Standards and the </w:t>
            </w:r>
            <w:proofErr w:type="spellStart"/>
            <w:r w:rsidR="000868B4" w:rsidRPr="00F64F2E">
              <w:rPr>
                <w:rFonts w:ascii="Calibri" w:hAnsi="Calibri"/>
                <w:i/>
                <w:color w:val="000000"/>
                <w:shd w:val="clear" w:color="auto" w:fill="FFFFFF"/>
              </w:rPr>
              <w:t>Campinha-Bacote</w:t>
            </w:r>
            <w:proofErr w:type="spellEnd"/>
            <w:r w:rsidR="000868B4" w:rsidRPr="00F64F2E">
              <w:rPr>
                <w:rFonts w:ascii="Calibri" w:hAnsi="Calibri"/>
                <w:i/>
                <w:color w:val="000000"/>
                <w:shd w:val="clear" w:color="auto" w:fill="FFFFFF"/>
              </w:rPr>
              <w:t xml:space="preserve"> Model.  For this discussion, in your assigned group, identity how what you have learned </w:t>
            </w:r>
            <w:r w:rsidR="001E180C">
              <w:rPr>
                <w:rFonts w:ascii="Calibri" w:hAnsi="Calibri"/>
                <w:i/>
                <w:color w:val="000000"/>
                <w:shd w:val="clear" w:color="auto" w:fill="FFFFFF"/>
              </w:rPr>
              <w:t xml:space="preserve">that </w:t>
            </w:r>
            <w:r w:rsidR="000868B4" w:rsidRPr="00F64F2E">
              <w:rPr>
                <w:rFonts w:ascii="Calibri" w:hAnsi="Calibri"/>
                <w:i/>
                <w:color w:val="000000"/>
                <w:shd w:val="clear" w:color="auto" w:fill="FFFFFF"/>
              </w:rPr>
              <w:t>can be appli</w:t>
            </w:r>
            <w:r w:rsidR="004973AC">
              <w:rPr>
                <w:rFonts w:ascii="Calibri" w:hAnsi="Calibri"/>
                <w:i/>
                <w:color w:val="000000"/>
                <w:shd w:val="clear" w:color="auto" w:fill="FFFFFF"/>
              </w:rPr>
              <w:t>ed to</w:t>
            </w:r>
            <w:r w:rsidR="003F3480" w:rsidRPr="00F64F2E">
              <w:rPr>
                <w:rFonts w:ascii="Calibri" w:hAnsi="Calibri"/>
                <w:i/>
                <w:color w:val="000000"/>
                <w:shd w:val="clear" w:color="auto" w:fill="FFFFFF"/>
              </w:rPr>
              <w:t xml:space="preserve"> the case study.  F</w:t>
            </w:r>
            <w:r w:rsidR="000868B4" w:rsidRPr="00F64F2E">
              <w:rPr>
                <w:rFonts w:ascii="Calibri" w:hAnsi="Calibri"/>
                <w:i/>
                <w:color w:val="000000"/>
                <w:shd w:val="clear" w:color="auto" w:fill="FFFFFF"/>
              </w:rPr>
              <w:t>or example, how does the scenario illustrate differences in the understanding of time. The posting must be at least 500 words and have at least one scholarly reference.  Use this space to collaborate to complete the post. Your final posting should also be posted on the part 1 discussion.</w:t>
            </w:r>
            <w:r w:rsidR="005C2A6B">
              <w:rPr>
                <w:rFonts w:ascii="Calibri" w:hAnsi="Calibri"/>
                <w:color w:val="000000"/>
                <w:shd w:val="clear" w:color="auto" w:fill="FFFFFF"/>
              </w:rPr>
              <w:t xml:space="preserve"> </w:t>
            </w:r>
          </w:p>
          <w:p w14:paraId="7D37102A" w14:textId="77777777" w:rsidR="00941109" w:rsidRDefault="00276921" w:rsidP="00941109">
            <w:pPr>
              <w:rPr>
                <w:rFonts w:ascii="Calibri" w:hAnsi="Calibri"/>
                <w:color w:val="000000"/>
                <w:shd w:val="clear" w:color="auto" w:fill="FFFFFF"/>
              </w:rPr>
            </w:pPr>
            <w:r w:rsidRPr="00E30C5F">
              <w:rPr>
                <w:rFonts w:ascii="Calibri" w:hAnsi="Calibri"/>
                <w:b/>
                <w:color w:val="000000"/>
                <w:shd w:val="clear" w:color="auto" w:fill="FFFFFF"/>
              </w:rPr>
              <w:t>Importance</w:t>
            </w:r>
            <w:r>
              <w:rPr>
                <w:rFonts w:ascii="Calibri" w:hAnsi="Calibri"/>
                <w:color w:val="000000"/>
                <w:shd w:val="clear" w:color="auto" w:fill="FFFFFF"/>
              </w:rPr>
              <w:t>-</w:t>
            </w:r>
            <w:r w:rsidR="005C2A6B">
              <w:rPr>
                <w:rFonts w:ascii="Calibri" w:hAnsi="Calibri"/>
                <w:color w:val="000000"/>
                <w:shd w:val="clear" w:color="auto" w:fill="FFFFFF"/>
              </w:rPr>
              <w:t>14points out of 20</w:t>
            </w:r>
            <w:r w:rsidR="009616F0">
              <w:rPr>
                <w:rFonts w:ascii="Calibri" w:hAnsi="Calibri"/>
                <w:color w:val="000000"/>
                <w:shd w:val="clear" w:color="auto" w:fill="FFFFFF"/>
              </w:rPr>
              <w:t>0 points</w:t>
            </w:r>
          </w:p>
          <w:p w14:paraId="44740668" w14:textId="77777777" w:rsidR="00E30C5F" w:rsidRPr="00E30C5F" w:rsidRDefault="00E30C5F" w:rsidP="00E30C5F">
            <w:r w:rsidRPr="00E30C5F">
              <w:rPr>
                <w:b/>
                <w:color w:val="000000"/>
                <w:shd w:val="clear" w:color="auto" w:fill="FFFFFF"/>
              </w:rPr>
              <w:t>Performance/Proficiency</w:t>
            </w:r>
            <w:r w:rsidRPr="00E30C5F">
              <w:rPr>
                <w:color w:val="000000"/>
                <w:shd w:val="clear" w:color="auto" w:fill="FFFFFF"/>
              </w:rPr>
              <w:t>-</w:t>
            </w:r>
            <w:r w:rsidRPr="00E30C5F">
              <w:t xml:space="preserve">The criterion level for </w:t>
            </w:r>
            <w:r w:rsidRPr="00E30C5F">
              <w:rPr>
                <w:i/>
              </w:rPr>
              <w:t>proficient</w:t>
            </w:r>
            <w:r w:rsidRPr="00E30C5F">
              <w:t xml:space="preserve"> is at 72%.  This course has not been previously taught and student often have had limited exposure to cultural competency and </w:t>
            </w:r>
            <w:proofErr w:type="spellStart"/>
            <w:r w:rsidRPr="00E30C5F">
              <w:t>interprofessional</w:t>
            </w:r>
            <w:proofErr w:type="spellEnd"/>
            <w:r w:rsidRPr="00E30C5F">
              <w:t xml:space="preserve"> education so the department’s proficiency level of 72% will be utilized.</w:t>
            </w:r>
          </w:p>
          <w:p w14:paraId="32269408" w14:textId="77777777" w:rsidR="00276921" w:rsidRDefault="00276921" w:rsidP="00941109">
            <w:pPr>
              <w:rPr>
                <w:rFonts w:ascii="Calibri" w:hAnsi="Calibri"/>
                <w:color w:val="000000"/>
                <w:shd w:val="clear" w:color="auto" w:fill="FFFFFF"/>
              </w:rPr>
            </w:pPr>
          </w:p>
          <w:p w14:paraId="0D09BEFE" w14:textId="77777777" w:rsidR="00276921" w:rsidRDefault="00276921" w:rsidP="00941109">
            <w:pPr>
              <w:rPr>
                <w:rFonts w:ascii="Calibri" w:hAnsi="Calibri"/>
                <w:color w:val="000000"/>
                <w:shd w:val="clear" w:color="auto" w:fill="FFFFFF"/>
              </w:rPr>
            </w:pPr>
            <w:r w:rsidRPr="00E30C5F">
              <w:rPr>
                <w:rFonts w:ascii="Calibri" w:hAnsi="Calibri"/>
                <w:b/>
                <w:color w:val="000000"/>
                <w:shd w:val="clear" w:color="auto" w:fill="FFFFFF"/>
              </w:rPr>
              <w:t>Type</w:t>
            </w:r>
            <w:r>
              <w:rPr>
                <w:rFonts w:ascii="Calibri" w:hAnsi="Calibri"/>
                <w:color w:val="000000"/>
                <w:shd w:val="clear" w:color="auto" w:fill="FFFFFF"/>
              </w:rPr>
              <w:t>-Quiz 1</w:t>
            </w:r>
            <w:r w:rsidR="004852D6">
              <w:rPr>
                <w:rFonts w:ascii="Calibri" w:hAnsi="Calibri"/>
                <w:color w:val="000000"/>
                <w:shd w:val="clear" w:color="auto" w:fill="FFFFFF"/>
              </w:rPr>
              <w:t xml:space="preserve"> &amp; final exam</w:t>
            </w:r>
          </w:p>
          <w:p w14:paraId="49F0BFB5" w14:textId="77777777" w:rsidR="00276921" w:rsidRDefault="004852D6" w:rsidP="00941109">
            <w:pPr>
              <w:rPr>
                <w:rFonts w:ascii="Calibri" w:hAnsi="Calibri"/>
                <w:color w:val="000000"/>
                <w:shd w:val="clear" w:color="auto" w:fill="FFFFFF"/>
              </w:rPr>
            </w:pPr>
            <w:r w:rsidRPr="00E30C5F">
              <w:rPr>
                <w:rFonts w:ascii="Calibri" w:hAnsi="Calibri"/>
                <w:b/>
                <w:color w:val="000000"/>
                <w:shd w:val="clear" w:color="auto" w:fill="FFFFFF"/>
              </w:rPr>
              <w:t>Importance</w:t>
            </w:r>
            <w:r>
              <w:rPr>
                <w:rFonts w:ascii="Calibri" w:hAnsi="Calibri"/>
                <w:color w:val="000000"/>
                <w:shd w:val="clear" w:color="auto" w:fill="FFFFFF"/>
              </w:rPr>
              <w:t>-10points out of 100</w:t>
            </w:r>
            <w:r w:rsidR="00276921">
              <w:rPr>
                <w:rFonts w:ascii="Calibri" w:hAnsi="Calibri"/>
                <w:color w:val="000000"/>
                <w:shd w:val="clear" w:color="auto" w:fill="FFFFFF"/>
              </w:rPr>
              <w:t>points</w:t>
            </w:r>
            <w:r>
              <w:rPr>
                <w:rFonts w:ascii="Calibri" w:hAnsi="Calibri"/>
                <w:color w:val="000000"/>
                <w:shd w:val="clear" w:color="auto" w:fill="FFFFFF"/>
              </w:rPr>
              <w:t xml:space="preserve"> &amp; 50 out of 200points</w:t>
            </w:r>
          </w:p>
          <w:p w14:paraId="33F76DC1" w14:textId="77777777" w:rsidR="00E30C5F" w:rsidRPr="00AE7775" w:rsidRDefault="00E30C5F" w:rsidP="00941109">
            <w:r w:rsidRPr="00E30C5F">
              <w:rPr>
                <w:b/>
                <w:color w:val="000000"/>
                <w:shd w:val="clear" w:color="auto" w:fill="FFFFFF"/>
              </w:rPr>
              <w:t>Performance/Proficiency</w:t>
            </w:r>
            <w:r w:rsidRPr="00E30C5F">
              <w:rPr>
                <w:color w:val="000000"/>
                <w:shd w:val="clear" w:color="auto" w:fill="FFFFFF"/>
              </w:rPr>
              <w:t>-</w:t>
            </w:r>
            <w:r w:rsidRPr="00E30C5F">
              <w:t xml:space="preserve">The criterion level for </w:t>
            </w:r>
            <w:r w:rsidRPr="00E30C5F">
              <w:rPr>
                <w:i/>
              </w:rPr>
              <w:t>proficient</w:t>
            </w:r>
            <w:r w:rsidRPr="00E30C5F">
              <w:t xml:space="preserve"> is at 72%.  This course has not been previously taught and student often have had limited exposure to cultural competency and </w:t>
            </w:r>
            <w:proofErr w:type="spellStart"/>
            <w:r w:rsidRPr="00E30C5F">
              <w:t>interprofessional</w:t>
            </w:r>
            <w:proofErr w:type="spellEnd"/>
            <w:r w:rsidRPr="00E30C5F">
              <w:t xml:space="preserve"> education so the department’s proficiency level of 72% will be utilized.</w:t>
            </w:r>
          </w:p>
        </w:tc>
      </w:tr>
      <w:tr w:rsidR="00941109" w:rsidRPr="00AE7775" w14:paraId="0B3D7274" w14:textId="77777777" w:rsidTr="00D51113">
        <w:tc>
          <w:tcPr>
            <w:tcW w:w="1885" w:type="dxa"/>
          </w:tcPr>
          <w:p w14:paraId="74CD312D" w14:textId="77777777" w:rsidR="00941109" w:rsidRPr="00D663A5" w:rsidRDefault="00941109" w:rsidP="00941109">
            <w:pPr>
              <w:rPr>
                <w:b/>
                <w:sz w:val="20"/>
              </w:rPr>
            </w:pPr>
            <w:r>
              <w:rPr>
                <w:b/>
                <w:iCs/>
                <w:sz w:val="20"/>
              </w:rPr>
              <w:t>Intercultural Awareness</w:t>
            </w:r>
          </w:p>
        </w:tc>
        <w:tc>
          <w:tcPr>
            <w:tcW w:w="2790" w:type="dxa"/>
            <w:tcBorders>
              <w:right w:val="single" w:sz="36" w:space="0" w:color="000000"/>
            </w:tcBorders>
          </w:tcPr>
          <w:p w14:paraId="7EE48900" w14:textId="77777777" w:rsidR="00941109" w:rsidRDefault="00941109" w:rsidP="00941109">
            <w:pPr>
              <w:rPr>
                <w:sz w:val="20"/>
              </w:rPr>
            </w:pPr>
            <w:r>
              <w:rPr>
                <w:sz w:val="20"/>
              </w:rPr>
              <w:t>Awareness of multiple cultural perspectives</w:t>
            </w:r>
          </w:p>
          <w:p w14:paraId="2068B65E" w14:textId="77777777" w:rsidR="00941109" w:rsidRPr="00D663A5" w:rsidRDefault="00941109" w:rsidP="00941109">
            <w:pPr>
              <w:rPr>
                <w:sz w:val="20"/>
              </w:rPr>
            </w:pPr>
          </w:p>
        </w:tc>
        <w:tc>
          <w:tcPr>
            <w:tcW w:w="5940" w:type="dxa"/>
            <w:tcBorders>
              <w:left w:val="single" w:sz="2" w:space="0" w:color="000000"/>
              <w:bottom w:val="single" w:sz="4" w:space="0" w:color="auto"/>
            </w:tcBorders>
          </w:tcPr>
          <w:p w14:paraId="6C29073E" w14:textId="77777777" w:rsidR="00276921" w:rsidRDefault="00276921" w:rsidP="00941109">
            <w:pPr>
              <w:rPr>
                <w:color w:val="000000"/>
                <w:shd w:val="clear" w:color="auto" w:fill="FFFFFF"/>
              </w:rPr>
            </w:pPr>
            <w:r w:rsidRPr="00E30C5F">
              <w:rPr>
                <w:b/>
              </w:rPr>
              <w:t>Type</w:t>
            </w:r>
            <w:r>
              <w:t>-</w:t>
            </w:r>
            <w:r w:rsidR="003F3480" w:rsidRPr="003F3480">
              <w:t xml:space="preserve">Students will participate in an online discussion based on the following instructions: </w:t>
            </w:r>
            <w:r w:rsidR="003F3480" w:rsidRPr="00F64F2E">
              <w:rPr>
                <w:i/>
                <w:color w:val="000000"/>
                <w:shd w:val="clear" w:color="auto" w:fill="FFFFFF"/>
              </w:rPr>
              <w:t xml:space="preserve">Consider the geographic area you plan to practice in and identify the common cultural, ethnic and racial group you anticipate working with. Describe the common alternative health care practices for that group and provide a resource related to the practice.  Your posting should be of sufficient length to provide a clear picture of the cultural group </w:t>
            </w:r>
            <w:r w:rsidR="003F3480" w:rsidRPr="00F64F2E">
              <w:rPr>
                <w:i/>
                <w:color w:val="000000"/>
                <w:shd w:val="clear" w:color="auto" w:fill="FFFFFF"/>
              </w:rPr>
              <w:lastRenderedPageBreak/>
              <w:t>and the practice.</w:t>
            </w:r>
            <w:r w:rsidR="005C2A6B" w:rsidRPr="00F64F2E">
              <w:rPr>
                <w:color w:val="000000"/>
                <w:shd w:val="clear" w:color="auto" w:fill="FFFFFF"/>
              </w:rPr>
              <w:t xml:space="preserve"> </w:t>
            </w:r>
          </w:p>
          <w:p w14:paraId="7D07C038" w14:textId="77777777" w:rsidR="00276921" w:rsidRDefault="00276921" w:rsidP="00941109">
            <w:pPr>
              <w:rPr>
                <w:color w:val="000000"/>
                <w:shd w:val="clear" w:color="auto" w:fill="FFFFFF"/>
              </w:rPr>
            </w:pPr>
            <w:r w:rsidRPr="00E30C5F">
              <w:rPr>
                <w:b/>
                <w:color w:val="000000"/>
                <w:shd w:val="clear" w:color="auto" w:fill="FFFFFF"/>
              </w:rPr>
              <w:t>Importance</w:t>
            </w:r>
            <w:r>
              <w:rPr>
                <w:color w:val="000000"/>
                <w:shd w:val="clear" w:color="auto" w:fill="FFFFFF"/>
              </w:rPr>
              <w:t>-</w:t>
            </w:r>
            <w:r w:rsidR="005C2A6B" w:rsidRPr="00F64F2E">
              <w:rPr>
                <w:color w:val="000000"/>
                <w:shd w:val="clear" w:color="auto" w:fill="FFFFFF"/>
              </w:rPr>
              <w:t>14points out of 20</w:t>
            </w:r>
            <w:r w:rsidR="004852D6">
              <w:rPr>
                <w:color w:val="000000"/>
                <w:shd w:val="clear" w:color="auto" w:fill="FFFFFF"/>
              </w:rPr>
              <w:t>0</w:t>
            </w:r>
            <w:r w:rsidR="009616F0" w:rsidRPr="00F64F2E">
              <w:rPr>
                <w:color w:val="000000"/>
                <w:shd w:val="clear" w:color="auto" w:fill="FFFFFF"/>
              </w:rPr>
              <w:t>points</w:t>
            </w:r>
          </w:p>
          <w:p w14:paraId="2D66175C" w14:textId="77777777" w:rsidR="00E30C5F" w:rsidRPr="00E30C5F" w:rsidRDefault="00E30C5F" w:rsidP="00E30C5F">
            <w:r w:rsidRPr="00E30C5F">
              <w:rPr>
                <w:b/>
                <w:color w:val="000000"/>
                <w:shd w:val="clear" w:color="auto" w:fill="FFFFFF"/>
              </w:rPr>
              <w:t>Performance/Proficiency</w:t>
            </w:r>
            <w:r w:rsidRPr="00E30C5F">
              <w:rPr>
                <w:color w:val="000000"/>
                <w:shd w:val="clear" w:color="auto" w:fill="FFFFFF"/>
              </w:rPr>
              <w:t>-</w:t>
            </w:r>
            <w:r w:rsidRPr="00E30C5F">
              <w:t xml:space="preserve">The criterion level for </w:t>
            </w:r>
            <w:r w:rsidRPr="00E30C5F">
              <w:rPr>
                <w:i/>
              </w:rPr>
              <w:t>proficient</w:t>
            </w:r>
            <w:r w:rsidRPr="00E30C5F">
              <w:t xml:space="preserve"> is at 72%.  This course has not been previously taught and student often have had limited exposure to cultural competency and </w:t>
            </w:r>
            <w:proofErr w:type="spellStart"/>
            <w:r w:rsidRPr="00E30C5F">
              <w:t>interprofessional</w:t>
            </w:r>
            <w:proofErr w:type="spellEnd"/>
            <w:r w:rsidRPr="00E30C5F">
              <w:t xml:space="preserve"> education so the department’s proficiency level of 72% will be utilized.</w:t>
            </w:r>
          </w:p>
          <w:p w14:paraId="409AF75E" w14:textId="77777777" w:rsidR="00A750A1" w:rsidRDefault="00A750A1" w:rsidP="00941109">
            <w:pPr>
              <w:rPr>
                <w:color w:val="000000"/>
                <w:shd w:val="clear" w:color="auto" w:fill="FFFFFF"/>
              </w:rPr>
            </w:pPr>
          </w:p>
          <w:p w14:paraId="1410ADEA" w14:textId="77777777" w:rsidR="004852D6" w:rsidRDefault="004852D6" w:rsidP="00941109">
            <w:pPr>
              <w:rPr>
                <w:color w:val="000000"/>
                <w:shd w:val="clear" w:color="auto" w:fill="FFFFFF"/>
              </w:rPr>
            </w:pPr>
            <w:r w:rsidRPr="00E30C5F">
              <w:rPr>
                <w:b/>
                <w:color w:val="000000"/>
                <w:shd w:val="clear" w:color="auto" w:fill="FFFFFF"/>
              </w:rPr>
              <w:t>Type</w:t>
            </w:r>
            <w:r>
              <w:rPr>
                <w:color w:val="000000"/>
                <w:shd w:val="clear" w:color="auto" w:fill="FFFFFF"/>
              </w:rPr>
              <w:t>-Quiz 2 &amp; final exam</w:t>
            </w:r>
          </w:p>
          <w:p w14:paraId="5EEC9889" w14:textId="77777777" w:rsidR="004852D6" w:rsidRDefault="004852D6" w:rsidP="00941109">
            <w:pPr>
              <w:rPr>
                <w:color w:val="000000"/>
                <w:shd w:val="clear" w:color="auto" w:fill="FFFFFF"/>
              </w:rPr>
            </w:pPr>
            <w:r w:rsidRPr="00E30C5F">
              <w:rPr>
                <w:b/>
                <w:color w:val="000000"/>
                <w:shd w:val="clear" w:color="auto" w:fill="FFFFFF"/>
              </w:rPr>
              <w:t>Importance</w:t>
            </w:r>
            <w:r w:rsidR="00E30C5F">
              <w:rPr>
                <w:color w:val="000000"/>
                <w:shd w:val="clear" w:color="auto" w:fill="FFFFFF"/>
              </w:rPr>
              <w:t>-10points out of 2</w:t>
            </w:r>
            <w:r>
              <w:rPr>
                <w:color w:val="000000"/>
                <w:shd w:val="clear" w:color="auto" w:fill="FFFFFF"/>
              </w:rPr>
              <w:t>00points &amp; 50 out of 200points</w:t>
            </w:r>
          </w:p>
          <w:p w14:paraId="35A4B841" w14:textId="77777777" w:rsidR="00E30C5F" w:rsidRPr="00E30C5F" w:rsidRDefault="00E30C5F" w:rsidP="00941109">
            <w:r w:rsidRPr="00E30C5F">
              <w:rPr>
                <w:b/>
                <w:color w:val="000000"/>
                <w:shd w:val="clear" w:color="auto" w:fill="FFFFFF"/>
              </w:rPr>
              <w:t>Performance/Proficiency</w:t>
            </w:r>
            <w:r w:rsidRPr="00E30C5F">
              <w:rPr>
                <w:color w:val="000000"/>
                <w:shd w:val="clear" w:color="auto" w:fill="FFFFFF"/>
              </w:rPr>
              <w:t>-</w:t>
            </w:r>
            <w:r w:rsidRPr="00E30C5F">
              <w:t xml:space="preserve">The criterion level for </w:t>
            </w:r>
            <w:r w:rsidRPr="00E30C5F">
              <w:rPr>
                <w:i/>
              </w:rPr>
              <w:t>proficient</w:t>
            </w:r>
            <w:r w:rsidRPr="00E30C5F">
              <w:t xml:space="preserve"> is at 72%.  This course has not been previously taught and student often have had limited exposure to cultural competency and </w:t>
            </w:r>
            <w:proofErr w:type="spellStart"/>
            <w:r w:rsidRPr="00E30C5F">
              <w:t>interprofessional</w:t>
            </w:r>
            <w:proofErr w:type="spellEnd"/>
            <w:r w:rsidRPr="00E30C5F">
              <w:t xml:space="preserve"> education so the department’s proficiency level of 72% will be utilized.</w:t>
            </w:r>
          </w:p>
        </w:tc>
      </w:tr>
      <w:tr w:rsidR="00941109" w:rsidRPr="00AE7775" w14:paraId="43D222D8" w14:textId="77777777" w:rsidTr="00D51113">
        <w:tc>
          <w:tcPr>
            <w:tcW w:w="1885" w:type="dxa"/>
          </w:tcPr>
          <w:p w14:paraId="4F5C81A4" w14:textId="77777777" w:rsidR="00941109" w:rsidRPr="00D663A5" w:rsidRDefault="00941109" w:rsidP="00941109">
            <w:pPr>
              <w:rPr>
                <w:b/>
                <w:sz w:val="20"/>
              </w:rPr>
            </w:pPr>
            <w:r>
              <w:rPr>
                <w:b/>
                <w:iCs/>
                <w:sz w:val="20"/>
              </w:rPr>
              <w:lastRenderedPageBreak/>
              <w:t>Intercultural Engagement</w:t>
            </w:r>
          </w:p>
        </w:tc>
        <w:tc>
          <w:tcPr>
            <w:tcW w:w="2790" w:type="dxa"/>
            <w:tcBorders>
              <w:right w:val="single" w:sz="36" w:space="0" w:color="000000"/>
            </w:tcBorders>
          </w:tcPr>
          <w:p w14:paraId="2AE63E95" w14:textId="77777777" w:rsidR="00941109" w:rsidRDefault="00941109" w:rsidP="00941109">
            <w:pPr>
              <w:rPr>
                <w:sz w:val="20"/>
              </w:rPr>
            </w:pPr>
            <w:r>
              <w:rPr>
                <w:sz w:val="20"/>
              </w:rPr>
              <w:t>Being willing to engage with cultures other than one’s own</w:t>
            </w:r>
          </w:p>
          <w:p w14:paraId="5DFB90FA" w14:textId="77777777" w:rsidR="00941109" w:rsidRPr="00D663A5" w:rsidRDefault="00941109" w:rsidP="00941109">
            <w:pPr>
              <w:rPr>
                <w:sz w:val="20"/>
              </w:rPr>
            </w:pPr>
          </w:p>
        </w:tc>
        <w:tc>
          <w:tcPr>
            <w:tcW w:w="5940" w:type="dxa"/>
            <w:tcBorders>
              <w:left w:val="single" w:sz="2" w:space="0" w:color="000000"/>
              <w:bottom w:val="single" w:sz="2" w:space="0" w:color="000000"/>
            </w:tcBorders>
          </w:tcPr>
          <w:p w14:paraId="16F59F2A" w14:textId="77777777" w:rsidR="00276921" w:rsidRDefault="00276921" w:rsidP="00941109">
            <w:pPr>
              <w:rPr>
                <w:color w:val="000000"/>
                <w:shd w:val="clear" w:color="auto" w:fill="FFFFFF"/>
              </w:rPr>
            </w:pPr>
            <w:r w:rsidRPr="00653BDF">
              <w:rPr>
                <w:b/>
                <w:color w:val="000000"/>
                <w:shd w:val="clear" w:color="auto" w:fill="FFFFFF"/>
              </w:rPr>
              <w:t>Type</w:t>
            </w:r>
            <w:r>
              <w:rPr>
                <w:color w:val="000000"/>
                <w:shd w:val="clear" w:color="auto" w:fill="FFFFFF"/>
              </w:rPr>
              <w:t>-</w:t>
            </w:r>
            <w:r w:rsidR="00E91F36" w:rsidRPr="00F64F2E">
              <w:rPr>
                <w:color w:val="000000"/>
                <w:shd w:val="clear" w:color="auto" w:fill="FFFFFF"/>
              </w:rPr>
              <w:t>Students will complete the following written reflection assignment:</w:t>
            </w:r>
            <w:r w:rsidR="00F64F2E">
              <w:rPr>
                <w:color w:val="000000"/>
                <w:shd w:val="clear" w:color="auto" w:fill="FFFFFF"/>
              </w:rPr>
              <w:t xml:space="preserve"> </w:t>
            </w:r>
            <w:r w:rsidR="00E91F36" w:rsidRPr="00F64F2E">
              <w:rPr>
                <w:i/>
                <w:color w:val="000000"/>
                <w:shd w:val="clear" w:color="auto" w:fill="FFFFFF"/>
              </w:rPr>
              <w:t xml:space="preserve">Reflect on your progress through the steps of cultural competency outlined by </w:t>
            </w:r>
            <w:proofErr w:type="spellStart"/>
            <w:r w:rsidR="00E91F36" w:rsidRPr="00F64F2E">
              <w:rPr>
                <w:i/>
                <w:color w:val="000000"/>
                <w:shd w:val="clear" w:color="auto" w:fill="FFFFFF"/>
              </w:rPr>
              <w:t>Campinha-Bacote</w:t>
            </w:r>
            <w:proofErr w:type="spellEnd"/>
            <w:r w:rsidR="00E91F36" w:rsidRPr="00F64F2E">
              <w:rPr>
                <w:i/>
                <w:color w:val="000000"/>
                <w:shd w:val="clear" w:color="auto" w:fill="FFFFFF"/>
              </w:rPr>
              <w:t xml:space="preserve">.  The last step in the </w:t>
            </w:r>
            <w:proofErr w:type="spellStart"/>
            <w:r w:rsidR="00E91F36" w:rsidRPr="00F64F2E">
              <w:rPr>
                <w:i/>
                <w:color w:val="000000"/>
                <w:shd w:val="clear" w:color="auto" w:fill="FFFFFF"/>
              </w:rPr>
              <w:t>Campinha-Bacote</w:t>
            </w:r>
            <w:proofErr w:type="spellEnd"/>
            <w:r w:rsidR="00E91F36" w:rsidRPr="00F64F2E">
              <w:rPr>
                <w:i/>
                <w:color w:val="000000"/>
                <w:shd w:val="clear" w:color="auto" w:fill="FFFFFF"/>
              </w:rPr>
              <w:t xml:space="preserve"> Model is Cultural Encounter.  Try to engage in a cultural encounter or reflect on one from the past and reflect on that experience</w:t>
            </w:r>
            <w:r w:rsidR="00E91F36" w:rsidRPr="00F64F2E">
              <w:rPr>
                <w:color w:val="000000"/>
                <w:shd w:val="clear" w:color="auto" w:fill="FFFFFF"/>
              </w:rPr>
              <w:t>.  </w:t>
            </w:r>
          </w:p>
          <w:p w14:paraId="67E7C7A7" w14:textId="77777777" w:rsidR="00941109" w:rsidRDefault="00276921" w:rsidP="00941109">
            <w:pPr>
              <w:rPr>
                <w:color w:val="000000"/>
                <w:shd w:val="clear" w:color="auto" w:fill="FFFFFF"/>
              </w:rPr>
            </w:pPr>
            <w:r w:rsidRPr="00653BDF">
              <w:rPr>
                <w:b/>
                <w:color w:val="000000"/>
                <w:shd w:val="clear" w:color="auto" w:fill="FFFFFF"/>
              </w:rPr>
              <w:t>Importance</w:t>
            </w:r>
            <w:r>
              <w:rPr>
                <w:color w:val="000000"/>
                <w:shd w:val="clear" w:color="auto" w:fill="FFFFFF"/>
              </w:rPr>
              <w:t>-</w:t>
            </w:r>
            <w:r w:rsidR="00DD2FC6" w:rsidRPr="00F64F2E">
              <w:rPr>
                <w:color w:val="000000"/>
                <w:shd w:val="clear" w:color="auto" w:fill="FFFFFF"/>
              </w:rPr>
              <w:t>15points out of 200points</w:t>
            </w:r>
          </w:p>
          <w:p w14:paraId="41E330C1" w14:textId="77777777" w:rsidR="00E30C5F" w:rsidRPr="00F64F2E" w:rsidRDefault="00E30C5F" w:rsidP="00941109">
            <w:r w:rsidRPr="00653BDF">
              <w:rPr>
                <w:b/>
                <w:color w:val="000000"/>
                <w:shd w:val="clear" w:color="auto" w:fill="FFFFFF"/>
              </w:rPr>
              <w:t>Performance/Proficiency</w:t>
            </w:r>
            <w:r w:rsidRPr="00E30C5F">
              <w:rPr>
                <w:color w:val="000000"/>
                <w:shd w:val="clear" w:color="auto" w:fill="FFFFFF"/>
              </w:rPr>
              <w:t>-</w:t>
            </w:r>
            <w:r w:rsidRPr="00E30C5F">
              <w:t xml:space="preserve">The criterion level for </w:t>
            </w:r>
            <w:r w:rsidRPr="00E30C5F">
              <w:rPr>
                <w:i/>
              </w:rPr>
              <w:t>proficient</w:t>
            </w:r>
            <w:r w:rsidRPr="00E30C5F">
              <w:t xml:space="preserve"> is at 72%.  This course has not been previously taught and student often have had limited exposure to cultural competency and </w:t>
            </w:r>
            <w:proofErr w:type="spellStart"/>
            <w:r w:rsidRPr="00E30C5F">
              <w:t>interprofessional</w:t>
            </w:r>
            <w:proofErr w:type="spellEnd"/>
            <w:r w:rsidRPr="00E30C5F">
              <w:t xml:space="preserve"> education so the department’s proficiency level of 72% will be utilized.</w:t>
            </w:r>
          </w:p>
        </w:tc>
      </w:tr>
      <w:tr w:rsidR="00941109" w:rsidRPr="00AE7775" w14:paraId="4CDE7082" w14:textId="77777777" w:rsidTr="00D51113">
        <w:tc>
          <w:tcPr>
            <w:tcW w:w="1885" w:type="dxa"/>
          </w:tcPr>
          <w:p w14:paraId="6F8FA44A" w14:textId="77777777" w:rsidR="00941109" w:rsidRPr="00D663A5" w:rsidRDefault="00941109" w:rsidP="00941109">
            <w:pPr>
              <w:pStyle w:val="Default"/>
              <w:rPr>
                <w:rFonts w:asciiTheme="minorHAnsi" w:hAnsiTheme="minorHAnsi"/>
                <w:b/>
                <w:sz w:val="20"/>
                <w:szCs w:val="20"/>
              </w:rPr>
            </w:pPr>
            <w:r w:rsidRPr="00D663A5">
              <w:rPr>
                <w:rFonts w:asciiTheme="minorHAnsi" w:hAnsiTheme="minorHAnsi"/>
                <w:b/>
                <w:bCs/>
                <w:sz w:val="20"/>
                <w:szCs w:val="20"/>
              </w:rPr>
              <w:t xml:space="preserve">Ethical Issue Recognition </w:t>
            </w:r>
          </w:p>
          <w:p w14:paraId="749E9354" w14:textId="77777777" w:rsidR="00941109" w:rsidRPr="00D663A5" w:rsidRDefault="00941109" w:rsidP="00941109">
            <w:pPr>
              <w:rPr>
                <w:b/>
                <w:sz w:val="20"/>
              </w:rPr>
            </w:pPr>
          </w:p>
        </w:tc>
        <w:tc>
          <w:tcPr>
            <w:tcW w:w="2790" w:type="dxa"/>
            <w:tcBorders>
              <w:right w:val="single" w:sz="36" w:space="0" w:color="000000"/>
            </w:tcBorders>
          </w:tcPr>
          <w:p w14:paraId="028705D0" w14:textId="77777777" w:rsidR="00941109" w:rsidRPr="00D663A5" w:rsidRDefault="00941109" w:rsidP="00941109">
            <w:pPr>
              <w:rPr>
                <w:sz w:val="20"/>
              </w:rPr>
            </w:pPr>
            <w:r>
              <w:rPr>
                <w:sz w:val="20"/>
              </w:rPr>
              <w:t>Awareness of ethical issues as they relate to cultures</w:t>
            </w:r>
          </w:p>
        </w:tc>
        <w:tc>
          <w:tcPr>
            <w:tcW w:w="5940" w:type="dxa"/>
            <w:tcBorders>
              <w:top w:val="single" w:sz="2" w:space="0" w:color="000000"/>
              <w:left w:val="single" w:sz="2" w:space="0" w:color="000000"/>
            </w:tcBorders>
          </w:tcPr>
          <w:p w14:paraId="10F6BFA0" w14:textId="77777777" w:rsidR="00276921" w:rsidRDefault="00276921" w:rsidP="00941109">
            <w:pPr>
              <w:rPr>
                <w:i/>
                <w:color w:val="000000"/>
                <w:shd w:val="clear" w:color="auto" w:fill="FFFFFF"/>
              </w:rPr>
            </w:pPr>
            <w:r w:rsidRPr="00653BDF">
              <w:rPr>
                <w:b/>
                <w:color w:val="000000"/>
                <w:shd w:val="clear" w:color="auto" w:fill="FFFFFF"/>
              </w:rPr>
              <w:t>Type</w:t>
            </w:r>
            <w:r>
              <w:rPr>
                <w:color w:val="000000"/>
                <w:shd w:val="clear" w:color="auto" w:fill="FFFFFF"/>
              </w:rPr>
              <w:t>-</w:t>
            </w:r>
            <w:r w:rsidR="003A1AC1" w:rsidRPr="00F64F2E">
              <w:rPr>
                <w:color w:val="000000"/>
                <w:shd w:val="clear" w:color="auto" w:fill="FFFFFF"/>
              </w:rPr>
              <w:t xml:space="preserve">Students will complete the following written reflection assignment: </w:t>
            </w:r>
            <w:r w:rsidR="003A1AC1" w:rsidRPr="00F64F2E">
              <w:rPr>
                <w:i/>
                <w:color w:val="000000"/>
                <w:shd w:val="clear" w:color="auto" w:fill="FFFFFF"/>
              </w:rPr>
              <w:t xml:space="preserve">Discuss the cultural concepts that you discovered in your interview with your family member and the results of the implicit test.  Based on what your learned from both sources, what do you need to keep in mind as possible biases or potential ethical issues when you become a healthcare </w:t>
            </w:r>
            <w:r w:rsidR="00D57C2B" w:rsidRPr="00F64F2E">
              <w:rPr>
                <w:i/>
                <w:color w:val="000000"/>
                <w:shd w:val="clear" w:color="auto" w:fill="FFFFFF"/>
              </w:rPr>
              <w:t>provider?</w:t>
            </w:r>
            <w:r w:rsidR="003A1AC1" w:rsidRPr="00F64F2E">
              <w:rPr>
                <w:i/>
                <w:color w:val="000000"/>
                <w:shd w:val="clear" w:color="auto" w:fill="FFFFFF"/>
              </w:rPr>
              <w:t xml:space="preserve"> Please respond to at least two other students' postings based on similarities and differences.</w:t>
            </w:r>
            <w:r w:rsidR="00DD2FC6" w:rsidRPr="00F64F2E">
              <w:rPr>
                <w:i/>
                <w:color w:val="000000"/>
                <w:shd w:val="clear" w:color="auto" w:fill="FFFFFF"/>
              </w:rPr>
              <w:t xml:space="preserve"> </w:t>
            </w:r>
          </w:p>
          <w:p w14:paraId="65222668" w14:textId="77777777" w:rsidR="00941109" w:rsidRDefault="00276921" w:rsidP="00941109">
            <w:pPr>
              <w:rPr>
                <w:color w:val="000000"/>
                <w:shd w:val="clear" w:color="auto" w:fill="FFFFFF"/>
              </w:rPr>
            </w:pPr>
            <w:r w:rsidRPr="00653BDF">
              <w:rPr>
                <w:b/>
                <w:color w:val="000000"/>
                <w:shd w:val="clear" w:color="auto" w:fill="FFFFFF"/>
              </w:rPr>
              <w:t>Importance</w:t>
            </w:r>
            <w:r w:rsidRPr="00276921">
              <w:rPr>
                <w:color w:val="000000"/>
                <w:shd w:val="clear" w:color="auto" w:fill="FFFFFF"/>
              </w:rPr>
              <w:t>-</w:t>
            </w:r>
            <w:r w:rsidR="00DD2FC6" w:rsidRPr="00276921">
              <w:rPr>
                <w:color w:val="000000"/>
                <w:shd w:val="clear" w:color="auto" w:fill="FFFFFF"/>
              </w:rPr>
              <w:t>15points</w:t>
            </w:r>
            <w:r w:rsidR="00DD2FC6" w:rsidRPr="00F64F2E">
              <w:rPr>
                <w:color w:val="000000"/>
                <w:shd w:val="clear" w:color="auto" w:fill="FFFFFF"/>
              </w:rPr>
              <w:t xml:space="preserve"> out of 200points</w:t>
            </w:r>
          </w:p>
          <w:p w14:paraId="6A2846FC" w14:textId="77777777" w:rsidR="00E30C5F" w:rsidRPr="00E30C5F" w:rsidRDefault="00E30C5F" w:rsidP="00E30C5F">
            <w:r w:rsidRPr="00653BDF">
              <w:rPr>
                <w:b/>
                <w:color w:val="000000"/>
                <w:shd w:val="clear" w:color="auto" w:fill="FFFFFF"/>
              </w:rPr>
              <w:t>Performance/Proficiency</w:t>
            </w:r>
            <w:r w:rsidRPr="00E30C5F">
              <w:rPr>
                <w:color w:val="000000"/>
                <w:shd w:val="clear" w:color="auto" w:fill="FFFFFF"/>
              </w:rPr>
              <w:t>-</w:t>
            </w:r>
            <w:r w:rsidRPr="00E30C5F">
              <w:t xml:space="preserve">The criterion level for </w:t>
            </w:r>
            <w:r w:rsidRPr="00E30C5F">
              <w:rPr>
                <w:i/>
              </w:rPr>
              <w:t>proficient</w:t>
            </w:r>
            <w:r w:rsidRPr="00E30C5F">
              <w:t xml:space="preserve"> is at 72%.  This course has not been previously taught and student often have had limited exposure to cultural competency and </w:t>
            </w:r>
            <w:proofErr w:type="spellStart"/>
            <w:r w:rsidRPr="00E30C5F">
              <w:t>interprofessional</w:t>
            </w:r>
            <w:proofErr w:type="spellEnd"/>
            <w:r w:rsidRPr="00E30C5F">
              <w:t xml:space="preserve"> education so the department’s proficiency level of 72% will be utilized.</w:t>
            </w:r>
          </w:p>
          <w:p w14:paraId="26381E45" w14:textId="77777777" w:rsidR="00A750A1" w:rsidRDefault="00A750A1" w:rsidP="00941109">
            <w:pPr>
              <w:rPr>
                <w:color w:val="000000"/>
                <w:shd w:val="clear" w:color="auto" w:fill="FFFFFF"/>
              </w:rPr>
            </w:pPr>
          </w:p>
          <w:p w14:paraId="51EE060C" w14:textId="77777777" w:rsidR="00A750A1" w:rsidRDefault="00A750A1" w:rsidP="00941109">
            <w:pPr>
              <w:rPr>
                <w:color w:val="000000"/>
                <w:shd w:val="clear" w:color="auto" w:fill="FFFFFF"/>
              </w:rPr>
            </w:pPr>
            <w:r w:rsidRPr="00653BDF">
              <w:rPr>
                <w:b/>
                <w:color w:val="000000"/>
                <w:shd w:val="clear" w:color="auto" w:fill="FFFFFF"/>
              </w:rPr>
              <w:t>Type</w:t>
            </w:r>
            <w:r>
              <w:rPr>
                <w:color w:val="000000"/>
                <w:shd w:val="clear" w:color="auto" w:fill="FFFFFF"/>
              </w:rPr>
              <w:t>-Culture of Origin</w:t>
            </w:r>
            <w:r w:rsidR="00E30C5F">
              <w:rPr>
                <w:color w:val="000000"/>
                <w:shd w:val="clear" w:color="auto" w:fill="FFFFFF"/>
              </w:rPr>
              <w:t xml:space="preserve"> Family</w:t>
            </w:r>
            <w:r>
              <w:rPr>
                <w:color w:val="000000"/>
                <w:shd w:val="clear" w:color="auto" w:fill="FFFFFF"/>
              </w:rPr>
              <w:t xml:space="preserve"> Interview</w:t>
            </w:r>
            <w:r w:rsidR="00E30C5F">
              <w:rPr>
                <w:color w:val="000000"/>
                <w:shd w:val="clear" w:color="auto" w:fill="FFFFFF"/>
              </w:rPr>
              <w:t>.  6 page written assignment based on an interview of a family member.</w:t>
            </w:r>
          </w:p>
          <w:p w14:paraId="336AD10D" w14:textId="77777777" w:rsidR="00A750A1" w:rsidRDefault="00A750A1" w:rsidP="00941109">
            <w:pPr>
              <w:rPr>
                <w:color w:val="000000"/>
                <w:shd w:val="clear" w:color="auto" w:fill="FFFFFF"/>
              </w:rPr>
            </w:pPr>
            <w:r w:rsidRPr="00653BDF">
              <w:rPr>
                <w:b/>
                <w:color w:val="000000"/>
                <w:shd w:val="clear" w:color="auto" w:fill="FFFFFF"/>
              </w:rPr>
              <w:t>Importance</w:t>
            </w:r>
            <w:r>
              <w:rPr>
                <w:color w:val="000000"/>
                <w:shd w:val="clear" w:color="auto" w:fill="FFFFFF"/>
              </w:rPr>
              <w:t>-50points out of 200points</w:t>
            </w:r>
          </w:p>
          <w:p w14:paraId="23E2BFA2" w14:textId="77777777" w:rsidR="00E30C5F" w:rsidRPr="00F64F2E" w:rsidRDefault="00E30C5F" w:rsidP="00941109">
            <w:r w:rsidRPr="00653BDF">
              <w:rPr>
                <w:b/>
                <w:color w:val="000000"/>
                <w:shd w:val="clear" w:color="auto" w:fill="FFFFFF"/>
              </w:rPr>
              <w:t>Performance/Proficiency</w:t>
            </w:r>
            <w:r w:rsidRPr="00E30C5F">
              <w:rPr>
                <w:color w:val="000000"/>
                <w:shd w:val="clear" w:color="auto" w:fill="FFFFFF"/>
              </w:rPr>
              <w:t>-</w:t>
            </w:r>
            <w:r w:rsidRPr="00E30C5F">
              <w:t xml:space="preserve">The criterion level for </w:t>
            </w:r>
            <w:r w:rsidRPr="00E30C5F">
              <w:rPr>
                <w:i/>
              </w:rPr>
              <w:t>proficient</w:t>
            </w:r>
            <w:r w:rsidRPr="00E30C5F">
              <w:t xml:space="preserve"> is at 72%.  This course has not been previously taught and student often have had limited exposure to cultural competency and </w:t>
            </w:r>
            <w:proofErr w:type="spellStart"/>
            <w:r w:rsidRPr="00E30C5F">
              <w:lastRenderedPageBreak/>
              <w:t>interprofessional</w:t>
            </w:r>
            <w:proofErr w:type="spellEnd"/>
            <w:r w:rsidRPr="00E30C5F">
              <w:t xml:space="preserve"> education so the department’s proficiency level of 72% will be utilized.</w:t>
            </w:r>
          </w:p>
        </w:tc>
      </w:tr>
    </w:tbl>
    <w:p w14:paraId="0C8F1015" w14:textId="77777777" w:rsidR="007A65D6" w:rsidRPr="007A65D6" w:rsidRDefault="007A65D6"/>
    <w:sectPr w:rsidR="007A65D6" w:rsidRPr="007A65D6" w:rsidSect="00F6033A">
      <w:headerReference w:type="default" r:id="rId8"/>
      <w:footerReference w:type="default" r:id="rId9"/>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8356BE5" w14:textId="77777777" w:rsidR="00B31DAF" w:rsidRDefault="00B31DAF" w:rsidP="00997CF2">
      <w:pPr>
        <w:spacing w:after="0" w:line="240" w:lineRule="auto"/>
      </w:pPr>
      <w:r>
        <w:separator/>
      </w:r>
    </w:p>
  </w:endnote>
  <w:endnote w:type="continuationSeparator" w:id="0">
    <w:p w14:paraId="70B99B23" w14:textId="77777777" w:rsidR="00B31DAF" w:rsidRDefault="00B31DAF" w:rsidP="00997CF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Calibri Light">
    <w:panose1 w:val="020F0302020204030204"/>
    <w:charset w:val="00"/>
    <w:family w:val="auto"/>
    <w:pitch w:val="variable"/>
    <w:sig w:usb0="A00002EF" w:usb1="4000207B" w:usb2="00000000" w:usb3="00000000" w:csb0="0000009F" w:csb1="00000000"/>
  </w:font>
  <w:font w:name="ＭＳ ゴシック">
    <w:charset w:val="4E"/>
    <w:family w:val="auto"/>
    <w:pitch w:val="variable"/>
    <w:sig w:usb0="E00002FF" w:usb1="6AC7FDFB" w:usb2="00000012" w:usb3="00000000" w:csb0="0002009F" w:csb1="00000000"/>
  </w:font>
  <w:font w:name="Garamond">
    <w:panose1 w:val="02020404030301010803"/>
    <w:charset w:val="00"/>
    <w:family w:val="auto"/>
    <w:pitch w:val="variable"/>
    <w:sig w:usb0="00000003" w:usb1="00000000" w:usb2="00000000" w:usb3="00000000" w:csb0="00000001" w:csb1="00000000"/>
  </w:font>
  <w:font w:name="Segoe UI">
    <w:charset w:val="00"/>
    <w:family w:val="swiss"/>
    <w:pitch w:val="variable"/>
    <w:sig w:usb0="E4002EFF" w:usb1="C000E47F" w:usb2="00000009" w:usb3="00000000" w:csb0="000001FF" w:csb1="00000000"/>
  </w:font>
  <w:font w:name="Arial">
    <w:panose1 w:val="020B0604020202020204"/>
    <w:charset w:val="00"/>
    <w:family w:val="auto"/>
    <w:pitch w:val="variable"/>
    <w:sig w:usb0="E0002AFF" w:usb1="C0007843" w:usb2="00000009" w:usb3="00000000" w:csb0="000001FF" w:csb1="00000000"/>
  </w:font>
  <w:font w:name="ＭＳ 明朝">
    <w:charset w:val="4E"/>
    <w:family w:val="auto"/>
    <w:pitch w:val="variable"/>
    <w:sig w:usb0="E00002FF" w:usb1="6AC7FDFB" w:usb2="00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46600615"/>
      <w:docPartObj>
        <w:docPartGallery w:val="Page Numbers (Bottom of Page)"/>
        <w:docPartUnique/>
      </w:docPartObj>
    </w:sdtPr>
    <w:sdtEndPr>
      <w:rPr>
        <w:noProof/>
      </w:rPr>
    </w:sdtEndPr>
    <w:sdtContent>
      <w:p w14:paraId="5F0FBF1C" w14:textId="77777777" w:rsidR="00997CF2" w:rsidRDefault="00997CF2">
        <w:pPr>
          <w:pStyle w:val="Footer"/>
          <w:jc w:val="center"/>
        </w:pPr>
        <w:r>
          <w:rPr>
            <w:noProof/>
          </w:rPr>
          <mc:AlternateContent>
            <mc:Choice Requires="wps">
              <w:drawing>
                <wp:inline distT="0" distB="0" distL="0" distR="0" wp14:anchorId="2FEF2ADD" wp14:editId="054C3961">
                  <wp:extent cx="5467350" cy="54610"/>
                  <wp:effectExtent l="9525" t="19050" r="9525" b="12065"/>
                  <wp:docPr id="1" name="Flowchart: Decision 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467350" cy="54610"/>
                          </a:xfrm>
                          <a:prstGeom prst="flowChartDecision">
                            <a:avLst/>
                          </a:prstGeom>
                          <a:solidFill>
                            <a:srgbClr val="000000"/>
                          </a:solidFill>
                          <a:ln w="9525">
                            <a:solidFill>
                              <a:srgbClr val="000000"/>
                            </a:solidFill>
                            <a:miter lim="800000"/>
                            <a:headEnd/>
                            <a:tailEnd/>
                          </a:ln>
                        </wps:spPr>
                        <wps:bodyPr rot="0" vert="horz" wrap="square" lIns="91440" tIns="45720" rIns="91440" bIns="45720" anchor="t" anchorCtr="0" upright="1">
                          <a:noAutofit/>
                        </wps:bodyPr>
                      </wps:wsp>
                    </a:graphicData>
                  </a:graphic>
                </wp:inline>
              </w:drawing>
            </mc:Choice>
            <mc:Fallback xmlns:w16se="http://schemas.microsoft.com/office/word/2015/wordml/symex" xmlns:w15="http://schemas.microsoft.com/office/word/2012/wordml" xmlns:cx1="http://schemas.microsoft.com/office/drawing/2015/9/8/chartex" xmlns:cx="http://schemas.microsoft.com/office/drawing/2014/chartex">
              <w:pict>
                <v:shapetype w14:anchorId="6AA470DA" id="_x0000_t110" coordsize="21600,21600" o:spt="110" path="m10800,l,10800,10800,21600,21600,10800xe">
                  <v:stroke joinstyle="miter"/>
                  <v:path gradientshapeok="t" o:connecttype="rect" textboxrect="5400,5400,16200,16200"/>
                </v:shapetype>
                <v:shape id="Flowchart: Decision 1" o:spid="_x0000_s1026" type="#_x0000_t110" style="width:430.5pt;height:4.3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" fillcolor="black">
                  <w10:anchorlock/>
                </v:shape>
              </w:pict>
            </mc:Fallback>
          </mc:AlternateContent>
        </w:r>
      </w:p>
      <w:p w14:paraId="7A238EA1" w14:textId="44CC195E" w:rsidR="00997CF2" w:rsidRDefault="00997CF2">
        <w:pPr>
          <w:pStyle w:val="Footer"/>
          <w:jc w:val="center"/>
        </w:pPr>
        <w:r>
          <w:fldChar w:fldCharType="begin"/>
        </w:r>
        <w:r>
          <w:instrText xml:space="preserve"> PAGE    \* MERGEFORMAT </w:instrText>
        </w:r>
        <w:r>
          <w:fldChar w:fldCharType="separate"/>
        </w:r>
        <w:r w:rsidR="00631B88">
          <w:rPr>
            <w:noProof/>
          </w:rPr>
          <w:t>7</w:t>
        </w:r>
        <w:r>
          <w:rPr>
            <w:noProof/>
          </w:rPr>
          <w:fldChar w:fldCharType="end"/>
        </w:r>
      </w:p>
    </w:sdtContent>
  </w:sdt>
  <w:p w14:paraId="4123A130" w14:textId="77777777" w:rsidR="00997CF2" w:rsidRDefault="00997CF2">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AF693B1" w14:textId="77777777" w:rsidR="00B31DAF" w:rsidRDefault="00B31DAF" w:rsidP="00997CF2">
      <w:pPr>
        <w:spacing w:after="0" w:line="240" w:lineRule="auto"/>
      </w:pPr>
      <w:r>
        <w:separator/>
      </w:r>
    </w:p>
  </w:footnote>
  <w:footnote w:type="continuationSeparator" w:id="0">
    <w:p w14:paraId="0555CF85" w14:textId="77777777" w:rsidR="00B31DAF" w:rsidRDefault="00B31DAF" w:rsidP="00997CF2">
      <w:pPr>
        <w:spacing w:after="0"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77F3292" w14:textId="77777777" w:rsidR="00682EF3" w:rsidRDefault="00631B88">
    <w:pPr>
      <w:pStyle w:val="Header"/>
      <w:tabs>
        <w:tab w:val="clear" w:pos="4680"/>
        <w:tab w:val="clear" w:pos="9360"/>
      </w:tabs>
      <w:jc w:val="right"/>
      <w:rPr>
        <w:color w:val="5B9BD5" w:themeColor="accent1"/>
      </w:rPr>
    </w:pPr>
    <w:sdt>
      <w:sdtPr>
        <w:rPr>
          <w:color w:val="5B9BD5" w:themeColor="accent1"/>
        </w:rPr>
        <w:alias w:val="Title"/>
        <w:tag w:val=""/>
        <w:id w:val="664756013"/>
        <w:placeholder>
          <w:docPart w:val="694DD600DFF6424F9EE9A6AE9E82FC52"/>
        </w:placeholder>
        <w:dataBinding w:prefixMappings="xmlns:ns0='http://purl.org/dc/elements/1.1/' xmlns:ns1='http://schemas.openxmlformats.org/package/2006/metadata/core-properties' " w:xpath="/ns1:coreProperties[1]/ns0:title[1]" w:storeItemID="{6C3C8BC8-F283-45AE-878A-BAB7291924A1}"/>
        <w:text/>
      </w:sdtPr>
      <w:sdtEndPr/>
      <w:sdtContent>
        <w:r w:rsidR="00682EF3">
          <w:rPr>
            <w:color w:val="5B9BD5" w:themeColor="accent1"/>
          </w:rPr>
          <w:t>GEC approval date</w:t>
        </w:r>
      </w:sdtContent>
    </w:sdt>
    <w:r w:rsidR="00682EF3">
      <w:rPr>
        <w:color w:val="5B9BD5" w:themeColor="accent1"/>
      </w:rPr>
      <w:t xml:space="preserve"> | </w:t>
    </w:r>
    <w:sdt>
      <w:sdtPr>
        <w:rPr>
          <w:color w:val="5B9BD5" w:themeColor="accent1"/>
        </w:rPr>
        <w:alias w:val="Author"/>
        <w:tag w:val=""/>
        <w:id w:val="-1677181147"/>
        <w:placeholder>
          <w:docPart w:val="03BEE39846C143A692EDC32EE8750ED1"/>
        </w:placeholder>
        <w:dataBinding w:prefixMappings="xmlns:ns0='http://purl.org/dc/elements/1.1/' xmlns:ns1='http://schemas.openxmlformats.org/package/2006/metadata/core-properties' " w:xpath="/ns1:coreProperties[1]/ns0:creator[1]" w:storeItemID="{6C3C8BC8-F283-45AE-878A-BAB7291924A1}"/>
        <w:text/>
      </w:sdtPr>
      <w:sdtEndPr/>
      <w:sdtContent>
        <w:r w:rsidR="00B0108D">
          <w:rPr>
            <w:color w:val="5B9BD5" w:themeColor="accent1"/>
          </w:rPr>
          <w:t>8/28</w:t>
        </w:r>
        <w:r w:rsidR="00682EF3">
          <w:rPr>
            <w:color w:val="5B9BD5" w:themeColor="accent1"/>
          </w:rPr>
          <w:t>/14</w:t>
        </w:r>
      </w:sdtContent>
    </w:sdt>
  </w:p>
  <w:p w14:paraId="25C3E5DB" w14:textId="77777777" w:rsidR="00682EF3" w:rsidRDefault="00682EF3">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FCB4677"/>
    <w:multiLevelType w:val="hybridMultilevel"/>
    <w:tmpl w:val="CF66267A"/>
    <w:lvl w:ilvl="0" w:tplc="5E068538">
      <w:start w:val="1"/>
      <w:numFmt w:val="decimal"/>
      <w:pStyle w:val="ListParagraph"/>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web"/>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936B1"/>
    <w:rsid w:val="000868B4"/>
    <w:rsid w:val="00147F10"/>
    <w:rsid w:val="001E180C"/>
    <w:rsid w:val="002349A4"/>
    <w:rsid w:val="00276921"/>
    <w:rsid w:val="002848ED"/>
    <w:rsid w:val="003A1AC1"/>
    <w:rsid w:val="003C2429"/>
    <w:rsid w:val="003F3480"/>
    <w:rsid w:val="00432BAE"/>
    <w:rsid w:val="00453EF6"/>
    <w:rsid w:val="004852D6"/>
    <w:rsid w:val="004936B1"/>
    <w:rsid w:val="004973AC"/>
    <w:rsid w:val="004B001A"/>
    <w:rsid w:val="004E4237"/>
    <w:rsid w:val="00531A8E"/>
    <w:rsid w:val="00532CAF"/>
    <w:rsid w:val="00537F39"/>
    <w:rsid w:val="005949CC"/>
    <w:rsid w:val="005B2CA6"/>
    <w:rsid w:val="005C2A6B"/>
    <w:rsid w:val="005C3445"/>
    <w:rsid w:val="00616F9A"/>
    <w:rsid w:val="00631B88"/>
    <w:rsid w:val="00653BDF"/>
    <w:rsid w:val="00666CBD"/>
    <w:rsid w:val="00682EF3"/>
    <w:rsid w:val="0068640A"/>
    <w:rsid w:val="006F33B8"/>
    <w:rsid w:val="00713756"/>
    <w:rsid w:val="0074319D"/>
    <w:rsid w:val="00753348"/>
    <w:rsid w:val="00782A97"/>
    <w:rsid w:val="007A65D6"/>
    <w:rsid w:val="007E4BC2"/>
    <w:rsid w:val="008750D7"/>
    <w:rsid w:val="008F6B2B"/>
    <w:rsid w:val="00901A5C"/>
    <w:rsid w:val="00941109"/>
    <w:rsid w:val="009616F0"/>
    <w:rsid w:val="00997CF2"/>
    <w:rsid w:val="009A3A23"/>
    <w:rsid w:val="00A53C56"/>
    <w:rsid w:val="00A70A22"/>
    <w:rsid w:val="00A7492E"/>
    <w:rsid w:val="00A750A1"/>
    <w:rsid w:val="00A7515F"/>
    <w:rsid w:val="00AE7775"/>
    <w:rsid w:val="00B0108D"/>
    <w:rsid w:val="00B31DAF"/>
    <w:rsid w:val="00B514D5"/>
    <w:rsid w:val="00B81179"/>
    <w:rsid w:val="00BD5CE3"/>
    <w:rsid w:val="00C51606"/>
    <w:rsid w:val="00C6686F"/>
    <w:rsid w:val="00D17294"/>
    <w:rsid w:val="00D57C2B"/>
    <w:rsid w:val="00DD2FC6"/>
    <w:rsid w:val="00DD35B6"/>
    <w:rsid w:val="00DE239C"/>
    <w:rsid w:val="00DE78A4"/>
    <w:rsid w:val="00E30C5F"/>
    <w:rsid w:val="00E77D6D"/>
    <w:rsid w:val="00E91F36"/>
    <w:rsid w:val="00EF1390"/>
    <w:rsid w:val="00F23FE7"/>
    <w:rsid w:val="00F6033A"/>
    <w:rsid w:val="00F64F2E"/>
    <w:rsid w:val="00FC6E1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45783C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C2429"/>
  </w:style>
  <w:style w:type="paragraph" w:styleId="Heading5">
    <w:name w:val="heading 5"/>
    <w:basedOn w:val="Normal"/>
    <w:next w:val="Normal"/>
    <w:link w:val="Heading5Char"/>
    <w:uiPriority w:val="9"/>
    <w:semiHidden/>
    <w:unhideWhenUsed/>
    <w:qFormat/>
    <w:rsid w:val="00A53C56"/>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7A65D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997CF2"/>
    <w:pPr>
      <w:tabs>
        <w:tab w:val="center" w:pos="4680"/>
        <w:tab w:val="right" w:pos="9360"/>
      </w:tabs>
      <w:spacing w:after="0" w:line="240" w:lineRule="auto"/>
    </w:pPr>
  </w:style>
  <w:style w:type="character" w:customStyle="1" w:styleId="HeaderChar">
    <w:name w:val="Header Char"/>
    <w:basedOn w:val="DefaultParagraphFont"/>
    <w:link w:val="Header"/>
    <w:uiPriority w:val="99"/>
    <w:rsid w:val="00997CF2"/>
  </w:style>
  <w:style w:type="paragraph" w:styleId="Footer">
    <w:name w:val="footer"/>
    <w:basedOn w:val="Normal"/>
    <w:link w:val="FooterChar"/>
    <w:uiPriority w:val="99"/>
    <w:unhideWhenUsed/>
    <w:rsid w:val="00997CF2"/>
    <w:pPr>
      <w:tabs>
        <w:tab w:val="center" w:pos="4680"/>
        <w:tab w:val="right" w:pos="9360"/>
      </w:tabs>
      <w:spacing w:after="0" w:line="240" w:lineRule="auto"/>
    </w:pPr>
  </w:style>
  <w:style w:type="character" w:customStyle="1" w:styleId="FooterChar">
    <w:name w:val="Footer Char"/>
    <w:basedOn w:val="DefaultParagraphFont"/>
    <w:link w:val="Footer"/>
    <w:uiPriority w:val="99"/>
    <w:rsid w:val="00997CF2"/>
  </w:style>
  <w:style w:type="paragraph" w:customStyle="1" w:styleId="Default">
    <w:name w:val="Default"/>
    <w:rsid w:val="00941109"/>
    <w:pPr>
      <w:autoSpaceDE w:val="0"/>
      <w:autoSpaceDN w:val="0"/>
      <w:adjustRightInd w:val="0"/>
      <w:spacing w:after="0" w:line="240" w:lineRule="auto"/>
    </w:pPr>
    <w:rPr>
      <w:rFonts w:ascii="Garamond" w:hAnsi="Garamond" w:cs="Garamond"/>
      <w:color w:val="000000"/>
      <w:sz w:val="24"/>
      <w:szCs w:val="24"/>
    </w:rPr>
  </w:style>
  <w:style w:type="paragraph" w:styleId="ListParagraph">
    <w:name w:val="List Paragraph"/>
    <w:basedOn w:val="Normal"/>
    <w:uiPriority w:val="34"/>
    <w:qFormat/>
    <w:rsid w:val="005949CC"/>
    <w:pPr>
      <w:keepNext/>
      <w:widowControl w:val="0"/>
      <w:numPr>
        <w:numId w:val="1"/>
      </w:numPr>
      <w:suppressAutoHyphens/>
      <w:spacing w:before="100" w:beforeAutospacing="1" w:after="100" w:afterAutospacing="1" w:line="276" w:lineRule="auto"/>
      <w:ind w:left="360"/>
    </w:pPr>
    <w:rPr>
      <w:rFonts w:eastAsia="Times New Roman" w:cs="Times New Roman"/>
      <w:b/>
      <w:sz w:val="24"/>
      <w:szCs w:val="24"/>
    </w:rPr>
  </w:style>
  <w:style w:type="character" w:customStyle="1" w:styleId="Heading5Char">
    <w:name w:val="Heading 5 Char"/>
    <w:basedOn w:val="DefaultParagraphFont"/>
    <w:link w:val="Heading5"/>
    <w:uiPriority w:val="9"/>
    <w:semiHidden/>
    <w:rsid w:val="00A53C56"/>
    <w:rPr>
      <w:rFonts w:asciiTheme="majorHAnsi" w:eastAsiaTheme="majorEastAsia" w:hAnsiTheme="majorHAnsi" w:cstheme="majorBidi"/>
      <w:color w:val="2E74B5" w:themeColor="accent1" w:themeShade="BF"/>
    </w:rPr>
  </w:style>
  <w:style w:type="character" w:styleId="CommentReference">
    <w:name w:val="annotation reference"/>
    <w:basedOn w:val="DefaultParagraphFont"/>
    <w:uiPriority w:val="99"/>
    <w:semiHidden/>
    <w:unhideWhenUsed/>
    <w:rsid w:val="00453EF6"/>
    <w:rPr>
      <w:sz w:val="16"/>
      <w:szCs w:val="16"/>
    </w:rPr>
  </w:style>
  <w:style w:type="paragraph" w:styleId="CommentText">
    <w:name w:val="annotation text"/>
    <w:basedOn w:val="Normal"/>
    <w:link w:val="CommentTextChar"/>
    <w:uiPriority w:val="99"/>
    <w:semiHidden/>
    <w:unhideWhenUsed/>
    <w:rsid w:val="00453EF6"/>
    <w:pPr>
      <w:spacing w:line="240" w:lineRule="auto"/>
    </w:pPr>
    <w:rPr>
      <w:sz w:val="20"/>
      <w:szCs w:val="20"/>
    </w:rPr>
  </w:style>
  <w:style w:type="character" w:customStyle="1" w:styleId="CommentTextChar">
    <w:name w:val="Comment Text Char"/>
    <w:basedOn w:val="DefaultParagraphFont"/>
    <w:link w:val="CommentText"/>
    <w:uiPriority w:val="99"/>
    <w:semiHidden/>
    <w:rsid w:val="00453EF6"/>
    <w:rPr>
      <w:sz w:val="20"/>
      <w:szCs w:val="20"/>
    </w:rPr>
  </w:style>
  <w:style w:type="paragraph" w:styleId="CommentSubject">
    <w:name w:val="annotation subject"/>
    <w:basedOn w:val="CommentText"/>
    <w:next w:val="CommentText"/>
    <w:link w:val="CommentSubjectChar"/>
    <w:uiPriority w:val="99"/>
    <w:semiHidden/>
    <w:unhideWhenUsed/>
    <w:rsid w:val="00453EF6"/>
    <w:rPr>
      <w:b/>
      <w:bCs/>
    </w:rPr>
  </w:style>
  <w:style w:type="character" w:customStyle="1" w:styleId="CommentSubjectChar">
    <w:name w:val="Comment Subject Char"/>
    <w:basedOn w:val="CommentTextChar"/>
    <w:link w:val="CommentSubject"/>
    <w:uiPriority w:val="99"/>
    <w:semiHidden/>
    <w:rsid w:val="00453EF6"/>
    <w:rPr>
      <w:b/>
      <w:bCs/>
      <w:sz w:val="20"/>
      <w:szCs w:val="20"/>
    </w:rPr>
  </w:style>
  <w:style w:type="paragraph" w:styleId="BalloonText">
    <w:name w:val="Balloon Text"/>
    <w:basedOn w:val="Normal"/>
    <w:link w:val="BalloonTextChar"/>
    <w:uiPriority w:val="99"/>
    <w:semiHidden/>
    <w:unhideWhenUsed/>
    <w:rsid w:val="00453EF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53EF6"/>
    <w:rPr>
      <w:rFonts w:ascii="Segoe UI" w:hAnsi="Segoe UI" w:cs="Segoe UI"/>
      <w:sz w:val="18"/>
      <w:szCs w:val="18"/>
    </w:rPr>
  </w:style>
  <w:style w:type="paragraph" w:styleId="Revision">
    <w:name w:val="Revision"/>
    <w:hidden/>
    <w:uiPriority w:val="99"/>
    <w:semiHidden/>
    <w:rsid w:val="00453EF6"/>
    <w:pPr>
      <w:spacing w:after="0" w:line="240" w:lineRule="auto"/>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C2429"/>
  </w:style>
  <w:style w:type="paragraph" w:styleId="Heading5">
    <w:name w:val="heading 5"/>
    <w:basedOn w:val="Normal"/>
    <w:next w:val="Normal"/>
    <w:link w:val="Heading5Char"/>
    <w:uiPriority w:val="9"/>
    <w:semiHidden/>
    <w:unhideWhenUsed/>
    <w:qFormat/>
    <w:rsid w:val="00A53C56"/>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7A65D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997CF2"/>
    <w:pPr>
      <w:tabs>
        <w:tab w:val="center" w:pos="4680"/>
        <w:tab w:val="right" w:pos="9360"/>
      </w:tabs>
      <w:spacing w:after="0" w:line="240" w:lineRule="auto"/>
    </w:pPr>
  </w:style>
  <w:style w:type="character" w:customStyle="1" w:styleId="HeaderChar">
    <w:name w:val="Header Char"/>
    <w:basedOn w:val="DefaultParagraphFont"/>
    <w:link w:val="Header"/>
    <w:uiPriority w:val="99"/>
    <w:rsid w:val="00997CF2"/>
  </w:style>
  <w:style w:type="paragraph" w:styleId="Footer">
    <w:name w:val="footer"/>
    <w:basedOn w:val="Normal"/>
    <w:link w:val="FooterChar"/>
    <w:uiPriority w:val="99"/>
    <w:unhideWhenUsed/>
    <w:rsid w:val="00997CF2"/>
    <w:pPr>
      <w:tabs>
        <w:tab w:val="center" w:pos="4680"/>
        <w:tab w:val="right" w:pos="9360"/>
      </w:tabs>
      <w:spacing w:after="0" w:line="240" w:lineRule="auto"/>
    </w:pPr>
  </w:style>
  <w:style w:type="character" w:customStyle="1" w:styleId="FooterChar">
    <w:name w:val="Footer Char"/>
    <w:basedOn w:val="DefaultParagraphFont"/>
    <w:link w:val="Footer"/>
    <w:uiPriority w:val="99"/>
    <w:rsid w:val="00997CF2"/>
  </w:style>
  <w:style w:type="paragraph" w:customStyle="1" w:styleId="Default">
    <w:name w:val="Default"/>
    <w:rsid w:val="00941109"/>
    <w:pPr>
      <w:autoSpaceDE w:val="0"/>
      <w:autoSpaceDN w:val="0"/>
      <w:adjustRightInd w:val="0"/>
      <w:spacing w:after="0" w:line="240" w:lineRule="auto"/>
    </w:pPr>
    <w:rPr>
      <w:rFonts w:ascii="Garamond" w:hAnsi="Garamond" w:cs="Garamond"/>
      <w:color w:val="000000"/>
      <w:sz w:val="24"/>
      <w:szCs w:val="24"/>
    </w:rPr>
  </w:style>
  <w:style w:type="paragraph" w:styleId="ListParagraph">
    <w:name w:val="List Paragraph"/>
    <w:basedOn w:val="Normal"/>
    <w:uiPriority w:val="34"/>
    <w:qFormat/>
    <w:rsid w:val="005949CC"/>
    <w:pPr>
      <w:keepNext/>
      <w:widowControl w:val="0"/>
      <w:numPr>
        <w:numId w:val="1"/>
      </w:numPr>
      <w:suppressAutoHyphens/>
      <w:spacing w:before="100" w:beforeAutospacing="1" w:after="100" w:afterAutospacing="1" w:line="276" w:lineRule="auto"/>
      <w:ind w:left="360"/>
    </w:pPr>
    <w:rPr>
      <w:rFonts w:eastAsia="Times New Roman" w:cs="Times New Roman"/>
      <w:b/>
      <w:sz w:val="24"/>
      <w:szCs w:val="24"/>
    </w:rPr>
  </w:style>
  <w:style w:type="character" w:customStyle="1" w:styleId="Heading5Char">
    <w:name w:val="Heading 5 Char"/>
    <w:basedOn w:val="DefaultParagraphFont"/>
    <w:link w:val="Heading5"/>
    <w:uiPriority w:val="9"/>
    <w:semiHidden/>
    <w:rsid w:val="00A53C56"/>
    <w:rPr>
      <w:rFonts w:asciiTheme="majorHAnsi" w:eastAsiaTheme="majorEastAsia" w:hAnsiTheme="majorHAnsi" w:cstheme="majorBidi"/>
      <w:color w:val="2E74B5" w:themeColor="accent1" w:themeShade="BF"/>
    </w:rPr>
  </w:style>
  <w:style w:type="character" w:styleId="CommentReference">
    <w:name w:val="annotation reference"/>
    <w:basedOn w:val="DefaultParagraphFont"/>
    <w:uiPriority w:val="99"/>
    <w:semiHidden/>
    <w:unhideWhenUsed/>
    <w:rsid w:val="00453EF6"/>
    <w:rPr>
      <w:sz w:val="16"/>
      <w:szCs w:val="16"/>
    </w:rPr>
  </w:style>
  <w:style w:type="paragraph" w:styleId="CommentText">
    <w:name w:val="annotation text"/>
    <w:basedOn w:val="Normal"/>
    <w:link w:val="CommentTextChar"/>
    <w:uiPriority w:val="99"/>
    <w:semiHidden/>
    <w:unhideWhenUsed/>
    <w:rsid w:val="00453EF6"/>
    <w:pPr>
      <w:spacing w:line="240" w:lineRule="auto"/>
    </w:pPr>
    <w:rPr>
      <w:sz w:val="20"/>
      <w:szCs w:val="20"/>
    </w:rPr>
  </w:style>
  <w:style w:type="character" w:customStyle="1" w:styleId="CommentTextChar">
    <w:name w:val="Comment Text Char"/>
    <w:basedOn w:val="DefaultParagraphFont"/>
    <w:link w:val="CommentText"/>
    <w:uiPriority w:val="99"/>
    <w:semiHidden/>
    <w:rsid w:val="00453EF6"/>
    <w:rPr>
      <w:sz w:val="20"/>
      <w:szCs w:val="20"/>
    </w:rPr>
  </w:style>
  <w:style w:type="paragraph" w:styleId="CommentSubject">
    <w:name w:val="annotation subject"/>
    <w:basedOn w:val="CommentText"/>
    <w:next w:val="CommentText"/>
    <w:link w:val="CommentSubjectChar"/>
    <w:uiPriority w:val="99"/>
    <w:semiHidden/>
    <w:unhideWhenUsed/>
    <w:rsid w:val="00453EF6"/>
    <w:rPr>
      <w:b/>
      <w:bCs/>
    </w:rPr>
  </w:style>
  <w:style w:type="character" w:customStyle="1" w:styleId="CommentSubjectChar">
    <w:name w:val="Comment Subject Char"/>
    <w:basedOn w:val="CommentTextChar"/>
    <w:link w:val="CommentSubject"/>
    <w:uiPriority w:val="99"/>
    <w:semiHidden/>
    <w:rsid w:val="00453EF6"/>
    <w:rPr>
      <w:b/>
      <w:bCs/>
      <w:sz w:val="20"/>
      <w:szCs w:val="20"/>
    </w:rPr>
  </w:style>
  <w:style w:type="paragraph" w:styleId="BalloonText">
    <w:name w:val="Balloon Text"/>
    <w:basedOn w:val="Normal"/>
    <w:link w:val="BalloonTextChar"/>
    <w:uiPriority w:val="99"/>
    <w:semiHidden/>
    <w:unhideWhenUsed/>
    <w:rsid w:val="00453EF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53EF6"/>
    <w:rPr>
      <w:rFonts w:ascii="Segoe UI" w:hAnsi="Segoe UI" w:cs="Segoe UI"/>
      <w:sz w:val="18"/>
      <w:szCs w:val="18"/>
    </w:rPr>
  </w:style>
  <w:style w:type="paragraph" w:styleId="Revision">
    <w:name w:val="Revision"/>
    <w:hidden/>
    <w:uiPriority w:val="99"/>
    <w:semiHidden/>
    <w:rsid w:val="00453EF6"/>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43182052">
      <w:bodyDiv w:val="1"/>
      <w:marLeft w:val="0"/>
      <w:marRight w:val="0"/>
      <w:marTop w:val="0"/>
      <w:marBottom w:val="0"/>
      <w:divBdr>
        <w:top w:val="none" w:sz="0" w:space="0" w:color="auto"/>
        <w:left w:val="none" w:sz="0" w:space="0" w:color="auto"/>
        <w:bottom w:val="none" w:sz="0" w:space="0" w:color="auto"/>
        <w:right w:val="none" w:sz="0" w:space="0" w:color="auto"/>
      </w:divBdr>
    </w:div>
    <w:div w:id="20545026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glossaryDocument" Target="glossary/document.xml"/><Relationship Id="rId12"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eader" Target="header1.xml"/><Relationship Id="rId9" Type="http://schemas.openxmlformats.org/officeDocument/2006/relationships/footer" Target="footer1.xml"/><Relationship Id="rId10"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1" Type="http://schemas.openxmlformats.org/officeDocument/2006/relationships/styles" Target="styles.xml"/><Relationship Id="rId2" Type="http://schemas.microsoft.com/office/2007/relationships/stylesWithEffects" Target="stylesWithEffects.xml"/></Relationships>
</file>

<file path=word/glossary/document.xml><?xml version="1.0" encoding="utf-8"?>
<w:glossary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Parts>
    <w:docPart>
      <w:docPartPr>
        <w:name w:val="694DD600DFF6424F9EE9A6AE9E82FC52"/>
        <w:category>
          <w:name w:val="General"/>
          <w:gallery w:val="placeholder"/>
        </w:category>
        <w:types>
          <w:type w:val="bbPlcHdr"/>
        </w:types>
        <w:behaviors>
          <w:behavior w:val="content"/>
        </w:behaviors>
        <w:guid w:val="{54B5460E-396C-47F6-ADB2-0E7479837548}"/>
      </w:docPartPr>
      <w:docPartBody>
        <w:p w:rsidR="00CB51F6" w:rsidRDefault="00830E41" w:rsidP="00830E41">
          <w:pPr>
            <w:pStyle w:val="694DD600DFF6424F9EE9A6AE9E82FC52"/>
          </w:pPr>
          <w:r>
            <w:rPr>
              <w:color w:val="4F81BD" w:themeColor="accent1"/>
            </w:rPr>
            <w:t>[Document title]</w:t>
          </w:r>
        </w:p>
      </w:docPartBody>
    </w:docPart>
    <w:docPart>
      <w:docPartPr>
        <w:name w:val="03BEE39846C143A692EDC32EE8750ED1"/>
        <w:category>
          <w:name w:val="General"/>
          <w:gallery w:val="placeholder"/>
        </w:category>
        <w:types>
          <w:type w:val="bbPlcHdr"/>
        </w:types>
        <w:behaviors>
          <w:behavior w:val="content"/>
        </w:behaviors>
        <w:guid w:val="{96C32D07-FB21-4AEC-AA71-7D13930E53DA}"/>
      </w:docPartPr>
      <w:docPartBody>
        <w:p w:rsidR="00CB51F6" w:rsidRDefault="00830E41" w:rsidP="00830E41">
          <w:pPr>
            <w:pStyle w:val="03BEE39846C143A692EDC32EE8750ED1"/>
          </w:pPr>
          <w:r>
            <w:t>[Author Nam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Calibri Light">
    <w:panose1 w:val="020F0302020204030204"/>
    <w:charset w:val="00"/>
    <w:family w:val="auto"/>
    <w:pitch w:val="variable"/>
    <w:sig w:usb0="A00002EF" w:usb1="4000207B" w:usb2="00000000" w:usb3="00000000" w:csb0="0000009F" w:csb1="00000000"/>
  </w:font>
  <w:font w:name="ＭＳ ゴシック">
    <w:charset w:val="4E"/>
    <w:family w:val="auto"/>
    <w:pitch w:val="variable"/>
    <w:sig w:usb0="E00002FF" w:usb1="6AC7FDFB" w:usb2="00000012" w:usb3="00000000" w:csb0="0002009F" w:csb1="00000000"/>
  </w:font>
  <w:font w:name="Garamond">
    <w:panose1 w:val="02020404030301010803"/>
    <w:charset w:val="00"/>
    <w:family w:val="auto"/>
    <w:pitch w:val="variable"/>
    <w:sig w:usb0="00000003" w:usb1="00000000" w:usb2="00000000" w:usb3="00000000" w:csb0="00000001" w:csb1="00000000"/>
  </w:font>
  <w:font w:name="Segoe UI">
    <w:charset w:val="00"/>
    <w:family w:val="swiss"/>
    <w:pitch w:val="variable"/>
    <w:sig w:usb0="E4002EFF" w:usb1="C000E47F" w:usb2="00000009" w:usb3="00000000" w:csb0="000001FF" w:csb1="00000000"/>
  </w:font>
  <w:font w:name="Arial">
    <w:panose1 w:val="020B0604020202020204"/>
    <w:charset w:val="00"/>
    <w:family w:val="auto"/>
    <w:pitch w:val="variable"/>
    <w:sig w:usb0="E0002AFF" w:usb1="C0007843" w:usb2="00000009" w:usb3="00000000" w:csb0="000001FF" w:csb1="00000000"/>
  </w:font>
  <w:font w:name="ＭＳ 明朝">
    <w:charset w:val="4E"/>
    <w:family w:val="auto"/>
    <w:pitch w:val="variable"/>
    <w:sig w:usb0="E00002FF" w:usb1="6AC7FDFB" w:usb2="00000012" w:usb3="00000000" w:csb0="0002009F" w:csb1="00000000"/>
  </w:font>
  <w:font w:name="Cambria">
    <w:panose1 w:val="02040503050406030204"/>
    <w:charset w:val="00"/>
    <w:family w:val="auto"/>
    <w:pitch w:val="variable"/>
    <w:sig w:usb0="E00002FF" w:usb1="400004FF"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30E41"/>
    <w:rsid w:val="0035277F"/>
    <w:rsid w:val="0056538D"/>
    <w:rsid w:val="007F789F"/>
    <w:rsid w:val="00815492"/>
    <w:rsid w:val="00830E41"/>
    <w:rsid w:val="00CB51F6"/>
    <w:rsid w:val="00E4700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694DD600DFF6424F9EE9A6AE9E82FC52">
    <w:name w:val="694DD600DFF6424F9EE9A6AE9E82FC52"/>
    <w:rsid w:val="00830E41"/>
  </w:style>
  <w:style w:type="paragraph" w:customStyle="1" w:styleId="03BEE39846C143A692EDC32EE8750ED1">
    <w:name w:val="03BEE39846C143A692EDC32EE8750ED1"/>
    <w:rsid w:val="00830E41"/>
  </w:style>
</w:styles>
</file>

<file path=word/glossary/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694DD600DFF6424F9EE9A6AE9E82FC52">
    <w:name w:val="694DD600DFF6424F9EE9A6AE9E82FC52"/>
    <w:rsid w:val="00830E41"/>
  </w:style>
  <w:style w:type="paragraph" w:customStyle="1" w:styleId="03BEE39846C143A692EDC32EE8750ED1">
    <w:name w:val="03BEE39846C143A692EDC32EE8750ED1"/>
    <w:rsid w:val="00830E41"/>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doNotSaveAsSingleFile/>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3</Pages>
  <Words>2770</Words>
  <Characters>15791</Characters>
  <Application>Microsoft Macintosh Word</Application>
  <DocSecurity>0</DocSecurity>
  <Lines>131</Lines>
  <Paragraphs>37</Paragraphs>
  <ScaleCrop>false</ScaleCrop>
  <HeadingPairs>
    <vt:vector size="2" baseType="variant">
      <vt:variant>
        <vt:lpstr>Title</vt:lpstr>
      </vt:variant>
      <vt:variant>
        <vt:i4>1</vt:i4>
      </vt:variant>
    </vt:vector>
  </HeadingPairs>
  <TitlesOfParts>
    <vt:vector size="1" baseType="lpstr">
      <vt:lpstr>GEC approval date</vt:lpstr>
    </vt:vector>
  </TitlesOfParts>
  <Company/>
  <LinksUpToDate>false</LinksUpToDate>
  <CharactersWithSpaces>1852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GEC approval date</dc:title>
  <dc:subject/>
  <dc:creator>8/28/14</dc:creator>
  <cp:keywords/>
  <dc:description/>
  <cp:lastModifiedBy>Wendy Farkas</cp:lastModifiedBy>
  <cp:revision>2</cp:revision>
  <cp:lastPrinted>2018-01-30T13:33:00Z</cp:lastPrinted>
  <dcterms:created xsi:type="dcterms:W3CDTF">2018-01-30T13:34:00Z</dcterms:created>
  <dcterms:modified xsi:type="dcterms:W3CDTF">2018-01-30T13:34:00Z</dcterms:modified>
</cp:coreProperties>
</file>